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153209"/>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153210"/>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153211"/>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153212"/>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153213"/>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153214"/>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153215"/>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153216"/>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153217"/>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0368D5" w:rsidRPr="000368D5"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5153209" w:history="1">
            <w:r w:rsidR="000368D5" w:rsidRPr="000368D5">
              <w:rPr>
                <w:rStyle w:val="Hyperlink"/>
                <w:rFonts w:ascii="Times New Roman" w:hAnsi="Times New Roman" w:cs="Times New Roman"/>
                <w:noProof/>
                <w:color w:val="auto"/>
                <w:sz w:val="24"/>
                <w:szCs w:val="24"/>
              </w:rPr>
              <w:t>LEMBAR PERSETUJU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0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0" w:history="1">
            <w:r w:rsidR="000368D5" w:rsidRPr="000368D5">
              <w:rPr>
                <w:rStyle w:val="Hyperlink"/>
                <w:rFonts w:ascii="Times New Roman" w:hAnsi="Times New Roman" w:cs="Times New Roman"/>
                <w:noProof/>
                <w:color w:val="auto"/>
                <w:sz w:val="24"/>
                <w:szCs w:val="24"/>
              </w:rPr>
              <w:t>LEMBAR KERJA PRAKTE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1" w:history="1">
            <w:r w:rsidR="000368D5" w:rsidRPr="000368D5">
              <w:rPr>
                <w:rStyle w:val="Hyperlink"/>
                <w:rFonts w:ascii="Times New Roman" w:hAnsi="Times New Roman" w:cs="Times New Roman"/>
                <w:noProof/>
                <w:color w:val="auto"/>
                <w:sz w:val="24"/>
                <w:szCs w:val="24"/>
              </w:rPr>
              <w:t>LEMBAR PENGESAH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2" w:history="1">
            <w:r w:rsidR="000368D5" w:rsidRPr="000368D5">
              <w:rPr>
                <w:rStyle w:val="Hyperlink"/>
                <w:rFonts w:ascii="Times New Roman" w:hAnsi="Times New Roman" w:cs="Times New Roman"/>
                <w:noProof/>
                <w:color w:val="auto"/>
                <w:sz w:val="24"/>
                <w:szCs w:val="24"/>
              </w:rPr>
              <w:t>LAPORAN KERJA PRAKTE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3" w:history="1">
            <w:r w:rsidR="000368D5" w:rsidRPr="000368D5">
              <w:rPr>
                <w:rStyle w:val="Hyperlink"/>
                <w:rFonts w:ascii="Times New Roman" w:hAnsi="Times New Roman" w:cs="Times New Roman"/>
                <w:noProof/>
                <w:color w:val="auto"/>
                <w:sz w:val="24"/>
                <w:szCs w:val="24"/>
              </w:rPr>
              <w:t>LEMBAR PERNYATAAN KEASLI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4" w:history="1">
            <w:r w:rsidR="000368D5" w:rsidRPr="000368D5">
              <w:rPr>
                <w:rStyle w:val="Hyperlink"/>
                <w:rFonts w:ascii="Times New Roman" w:hAnsi="Times New Roman" w:cs="Times New Roman"/>
                <w:noProof/>
                <w:color w:val="auto"/>
                <w:sz w:val="24"/>
                <w:szCs w:val="24"/>
              </w:rPr>
              <w:t>LAPORAN KERJA PRAKTE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5" w:history="1">
            <w:r w:rsidR="000368D5" w:rsidRPr="000368D5">
              <w:rPr>
                <w:rStyle w:val="Hyperlink"/>
                <w:rFonts w:ascii="Times New Roman" w:hAnsi="Times New Roman" w:cs="Times New Roman"/>
                <w:noProof/>
                <w:color w:val="auto"/>
                <w:sz w:val="24"/>
                <w:szCs w:val="24"/>
              </w:rPr>
              <w:t>ABSTRA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v</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6" w:history="1">
            <w:r w:rsidR="000368D5" w:rsidRPr="000368D5">
              <w:rPr>
                <w:rStyle w:val="Hyperlink"/>
                <w:rFonts w:ascii="Times New Roman" w:hAnsi="Times New Roman" w:cs="Times New Roman"/>
                <w:noProof/>
                <w:color w:val="auto"/>
                <w:sz w:val="24"/>
                <w:szCs w:val="24"/>
              </w:rPr>
              <w:t>KATA PENGANT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v</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7" w:history="1">
            <w:r w:rsidR="000368D5" w:rsidRPr="000368D5">
              <w:rPr>
                <w:rStyle w:val="Hyperlink"/>
                <w:rFonts w:ascii="Times New Roman" w:hAnsi="Times New Roman" w:cs="Times New Roman"/>
                <w:noProof/>
                <w:color w:val="auto"/>
                <w:sz w:val="24"/>
                <w:szCs w:val="24"/>
              </w:rPr>
              <w:t>DAFTAR IS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v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8" w:history="1">
            <w:r w:rsidR="000368D5" w:rsidRPr="000368D5">
              <w:rPr>
                <w:rStyle w:val="Hyperlink"/>
                <w:rFonts w:ascii="Times New Roman" w:hAnsi="Times New Roman" w:cs="Times New Roman"/>
                <w:noProof/>
                <w:color w:val="auto"/>
                <w:sz w:val="24"/>
                <w:szCs w:val="24"/>
              </w:rPr>
              <w:t>DAFTAR TABE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19" w:history="1">
            <w:r w:rsidR="000368D5" w:rsidRPr="000368D5">
              <w:rPr>
                <w:rStyle w:val="Hyperlink"/>
                <w:rFonts w:ascii="Times New Roman" w:hAnsi="Times New Roman" w:cs="Times New Roman"/>
                <w:noProof/>
                <w:color w:val="auto"/>
                <w:sz w:val="24"/>
                <w:szCs w:val="24"/>
              </w:rPr>
              <w:t>DAFTAR GAMB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1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20" w:history="1">
            <w:r w:rsidR="000368D5" w:rsidRPr="000368D5">
              <w:rPr>
                <w:rStyle w:val="Hyperlink"/>
                <w:rFonts w:ascii="Times New Roman" w:hAnsi="Times New Roman" w:cs="Times New Roman"/>
                <w:noProof/>
                <w:color w:val="auto"/>
                <w:sz w:val="24"/>
                <w:szCs w:val="24"/>
              </w:rPr>
              <w:t>DAFTAR SIMBO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iv</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1" w:history="1">
            <w:r w:rsidR="000368D5" w:rsidRPr="000368D5">
              <w:rPr>
                <w:rStyle w:val="Hyperlink"/>
                <w:rFonts w:ascii="Times New Roman" w:eastAsia="Times New Roman" w:hAnsi="Times New Roman" w:cs="Times New Roman"/>
                <w:noProof/>
                <w:color w:val="auto"/>
                <w:sz w:val="24"/>
                <w:szCs w:val="24"/>
              </w:rPr>
              <w:t>A.</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S</w:t>
            </w:r>
            <w:r w:rsidR="000368D5" w:rsidRPr="000368D5">
              <w:rPr>
                <w:rStyle w:val="Hyperlink"/>
                <w:rFonts w:ascii="Times New Roman" w:eastAsia="Times New Roman" w:hAnsi="Times New Roman" w:cs="Times New Roman"/>
                <w:noProof/>
                <w:color w:val="auto"/>
                <w:spacing w:val="1"/>
                <w:sz w:val="24"/>
                <w:szCs w:val="24"/>
              </w:rPr>
              <w:t>i</w:t>
            </w:r>
            <w:r w:rsidR="000368D5" w:rsidRPr="000368D5">
              <w:rPr>
                <w:rStyle w:val="Hyperlink"/>
                <w:rFonts w:ascii="Times New Roman" w:eastAsia="Times New Roman" w:hAnsi="Times New Roman" w:cs="Times New Roman"/>
                <w:noProof/>
                <w:color w:val="auto"/>
                <w:sz w:val="24"/>
                <w:szCs w:val="24"/>
              </w:rPr>
              <w:t>m</w:t>
            </w:r>
            <w:r w:rsidR="000368D5" w:rsidRPr="000368D5">
              <w:rPr>
                <w:rStyle w:val="Hyperlink"/>
                <w:rFonts w:ascii="Times New Roman" w:eastAsia="Times New Roman" w:hAnsi="Times New Roman" w:cs="Times New Roman"/>
                <w:noProof/>
                <w:color w:val="auto"/>
                <w:spacing w:val="-1"/>
                <w:sz w:val="24"/>
                <w:szCs w:val="24"/>
              </w:rPr>
              <w:t>b</w:t>
            </w:r>
            <w:r w:rsidR="000368D5" w:rsidRPr="000368D5">
              <w:rPr>
                <w:rStyle w:val="Hyperlink"/>
                <w:rFonts w:ascii="Times New Roman" w:eastAsia="Times New Roman" w:hAnsi="Times New Roman" w:cs="Times New Roman"/>
                <w:noProof/>
                <w:color w:val="auto"/>
                <w:sz w:val="24"/>
                <w:szCs w:val="24"/>
              </w:rPr>
              <w:t>ol</w:t>
            </w:r>
            <w:r w:rsidR="000368D5" w:rsidRPr="000368D5">
              <w:rPr>
                <w:rStyle w:val="Hyperlink"/>
                <w:rFonts w:ascii="Times New Roman" w:eastAsia="Times New Roman" w:hAnsi="Times New Roman" w:cs="Times New Roman"/>
                <w:noProof/>
                <w:color w:val="auto"/>
                <w:spacing w:val="2"/>
                <w:sz w:val="24"/>
                <w:szCs w:val="24"/>
              </w:rPr>
              <w:t xml:space="preserve"> </w:t>
            </w:r>
            <w:r w:rsidR="000368D5" w:rsidRPr="000368D5">
              <w:rPr>
                <w:rStyle w:val="Hyperlink"/>
                <w:rFonts w:ascii="Times New Roman" w:eastAsia="Times New Roman" w:hAnsi="Times New Roman" w:cs="Times New Roman"/>
                <w:i/>
                <w:noProof/>
                <w:color w:val="auto"/>
                <w:spacing w:val="-1"/>
                <w:sz w:val="24"/>
                <w:szCs w:val="24"/>
              </w:rPr>
              <w:t>Us</w:t>
            </w:r>
            <w:r w:rsidR="000368D5" w:rsidRPr="000368D5">
              <w:rPr>
                <w:rStyle w:val="Hyperlink"/>
                <w:rFonts w:ascii="Times New Roman" w:eastAsia="Times New Roman" w:hAnsi="Times New Roman" w:cs="Times New Roman"/>
                <w:i/>
                <w:noProof/>
                <w:color w:val="auto"/>
                <w:sz w:val="24"/>
                <w:szCs w:val="24"/>
              </w:rPr>
              <w:t>e</w:t>
            </w:r>
            <w:r w:rsidR="000368D5" w:rsidRPr="000368D5">
              <w:rPr>
                <w:rStyle w:val="Hyperlink"/>
                <w:rFonts w:ascii="Times New Roman" w:eastAsia="Times New Roman" w:hAnsi="Times New Roman" w:cs="Times New Roman"/>
                <w:i/>
                <w:noProof/>
                <w:color w:val="auto"/>
                <w:spacing w:val="1"/>
                <w:sz w:val="24"/>
                <w:szCs w:val="24"/>
              </w:rPr>
              <w:t xml:space="preserve"> </w:t>
            </w:r>
            <w:r w:rsidR="000368D5" w:rsidRPr="000368D5">
              <w:rPr>
                <w:rStyle w:val="Hyperlink"/>
                <w:rFonts w:ascii="Times New Roman" w:eastAsia="Times New Roman" w:hAnsi="Times New Roman" w:cs="Times New Roman"/>
                <w:i/>
                <w:noProof/>
                <w:color w:val="auto"/>
                <w:sz w:val="24"/>
                <w:szCs w:val="24"/>
              </w:rPr>
              <w:t>Ca</w:t>
            </w:r>
            <w:r w:rsidR="000368D5" w:rsidRPr="000368D5">
              <w:rPr>
                <w:rStyle w:val="Hyperlink"/>
                <w:rFonts w:ascii="Times New Roman" w:eastAsia="Times New Roman" w:hAnsi="Times New Roman" w:cs="Times New Roman"/>
                <w:i/>
                <w:noProof/>
                <w:color w:val="auto"/>
                <w:spacing w:val="-1"/>
                <w:sz w:val="24"/>
                <w:szCs w:val="24"/>
              </w:rPr>
              <w:t>s</w:t>
            </w:r>
            <w:r w:rsidR="000368D5" w:rsidRPr="000368D5">
              <w:rPr>
                <w:rStyle w:val="Hyperlink"/>
                <w:rFonts w:ascii="Times New Roman" w:eastAsia="Times New Roman" w:hAnsi="Times New Roman" w:cs="Times New Roman"/>
                <w:i/>
                <w:noProof/>
                <w:color w:val="auto"/>
                <w:sz w:val="24"/>
                <w:szCs w:val="24"/>
              </w:rPr>
              <w:t>e</w:t>
            </w:r>
            <w:r w:rsidR="000368D5" w:rsidRPr="000368D5">
              <w:rPr>
                <w:rStyle w:val="Hyperlink"/>
                <w:rFonts w:ascii="Times New Roman" w:eastAsia="Times New Roman" w:hAnsi="Times New Roman" w:cs="Times New Roman"/>
                <w:i/>
                <w:noProof/>
                <w:color w:val="auto"/>
                <w:spacing w:val="1"/>
                <w:sz w:val="24"/>
                <w:szCs w:val="24"/>
              </w:rPr>
              <w:t xml:space="preserve"> </w:t>
            </w:r>
            <w:r w:rsidR="000368D5" w:rsidRPr="000368D5">
              <w:rPr>
                <w:rStyle w:val="Hyperlink"/>
                <w:rFonts w:ascii="Times New Roman" w:eastAsia="Times New Roman" w:hAnsi="Times New Roman" w:cs="Times New Roman"/>
                <w:i/>
                <w:noProof/>
                <w:color w:val="auto"/>
                <w:spacing w:val="-1"/>
                <w:sz w:val="24"/>
                <w:szCs w:val="24"/>
              </w:rPr>
              <w:t>D</w:t>
            </w:r>
            <w:r w:rsidR="000368D5" w:rsidRPr="000368D5">
              <w:rPr>
                <w:rStyle w:val="Hyperlink"/>
                <w:rFonts w:ascii="Times New Roman" w:eastAsia="Times New Roman" w:hAnsi="Times New Roman" w:cs="Times New Roman"/>
                <w:i/>
                <w:noProof/>
                <w:color w:val="auto"/>
                <w:spacing w:val="1"/>
                <w:sz w:val="24"/>
                <w:szCs w:val="24"/>
              </w:rPr>
              <w:t>i</w:t>
            </w:r>
            <w:r w:rsidR="000368D5" w:rsidRPr="000368D5">
              <w:rPr>
                <w:rStyle w:val="Hyperlink"/>
                <w:rFonts w:ascii="Times New Roman" w:eastAsia="Times New Roman" w:hAnsi="Times New Roman" w:cs="Times New Roman"/>
                <w:i/>
                <w:noProof/>
                <w:color w:val="auto"/>
                <w:sz w:val="24"/>
                <w:szCs w:val="24"/>
              </w:rPr>
              <w:t>ag</w:t>
            </w:r>
            <w:r w:rsidR="000368D5" w:rsidRPr="000368D5">
              <w:rPr>
                <w:rStyle w:val="Hyperlink"/>
                <w:rFonts w:ascii="Times New Roman" w:eastAsia="Times New Roman" w:hAnsi="Times New Roman" w:cs="Times New Roman"/>
                <w:i/>
                <w:noProof/>
                <w:color w:val="auto"/>
                <w:spacing w:val="-1"/>
                <w:sz w:val="24"/>
                <w:szCs w:val="24"/>
              </w:rPr>
              <w:t>r</w:t>
            </w:r>
            <w:r w:rsidR="000368D5" w:rsidRPr="000368D5">
              <w:rPr>
                <w:rStyle w:val="Hyperlink"/>
                <w:rFonts w:ascii="Times New Roman" w:eastAsia="Times New Roman" w:hAnsi="Times New Roman" w:cs="Times New Roman"/>
                <w:i/>
                <w:noProof/>
                <w:color w:val="auto"/>
                <w:sz w:val="24"/>
                <w:szCs w:val="24"/>
              </w:rPr>
              <w:t>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iv</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2" w:history="1">
            <w:r w:rsidR="000368D5" w:rsidRPr="000368D5">
              <w:rPr>
                <w:rStyle w:val="Hyperlink"/>
                <w:rFonts w:ascii="Times New Roman" w:eastAsia="Times New Roman" w:hAnsi="Times New Roman" w:cs="Times New Roman"/>
                <w:noProof/>
                <w:color w:val="auto"/>
                <w:spacing w:val="-1"/>
                <w:sz w:val="24"/>
                <w:szCs w:val="24"/>
              </w:rPr>
              <w:t>B.</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 xml:space="preserve">Simbol </w:t>
            </w:r>
            <w:r w:rsidR="000368D5" w:rsidRPr="000368D5">
              <w:rPr>
                <w:rStyle w:val="Hyperlink"/>
                <w:rFonts w:ascii="Times New Roman" w:eastAsia="Times New Roman" w:hAnsi="Times New Roman" w:cs="Times New Roman"/>
                <w:i/>
                <w:noProof/>
                <w:color w:val="auto"/>
                <w:spacing w:val="-1"/>
                <w:sz w:val="24"/>
                <w:szCs w:val="24"/>
              </w:rPr>
              <w:t>Swimlan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v</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3" w:history="1">
            <w:r w:rsidR="000368D5" w:rsidRPr="000368D5">
              <w:rPr>
                <w:rStyle w:val="Hyperlink"/>
                <w:rFonts w:ascii="Times New Roman" w:eastAsia="Times New Roman" w:hAnsi="Times New Roman" w:cs="Times New Roman"/>
                <w:noProof/>
                <w:color w:val="auto"/>
                <w:spacing w:val="-1"/>
                <w:sz w:val="24"/>
                <w:szCs w:val="24"/>
              </w:rPr>
              <w:t>C.</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 xml:space="preserve">Simbol </w:t>
            </w:r>
            <w:r w:rsidR="000368D5" w:rsidRPr="000368D5">
              <w:rPr>
                <w:rStyle w:val="Hyperlink"/>
                <w:rFonts w:ascii="Times New Roman" w:eastAsia="Times New Roman" w:hAnsi="Times New Roman" w:cs="Times New Roman"/>
                <w:i/>
                <w:noProof/>
                <w:color w:val="auto"/>
                <w:spacing w:val="-1"/>
                <w:sz w:val="24"/>
                <w:szCs w:val="24"/>
              </w:rPr>
              <w:t>Class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v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4" w:history="1">
            <w:r w:rsidR="000368D5" w:rsidRPr="000368D5">
              <w:rPr>
                <w:rStyle w:val="Hyperlink"/>
                <w:rFonts w:ascii="Times New Roman" w:eastAsia="Times New Roman" w:hAnsi="Times New Roman" w:cs="Times New Roman"/>
                <w:noProof/>
                <w:color w:val="auto"/>
                <w:spacing w:val="-1"/>
                <w:sz w:val="24"/>
                <w:szCs w:val="24"/>
              </w:rPr>
              <w:t>D.</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 xml:space="preserve">Simbol </w:t>
            </w:r>
            <w:r w:rsidR="000368D5" w:rsidRPr="000368D5">
              <w:rPr>
                <w:rStyle w:val="Hyperlink"/>
                <w:rFonts w:ascii="Times New Roman" w:eastAsia="Times New Roman" w:hAnsi="Times New Roman" w:cs="Times New Roman"/>
                <w:i/>
                <w:noProof/>
                <w:color w:val="auto"/>
                <w:spacing w:val="-1"/>
                <w:sz w:val="24"/>
                <w:szCs w:val="24"/>
              </w:rPr>
              <w:t>Sequenc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vi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5" w:history="1">
            <w:r w:rsidR="000368D5" w:rsidRPr="000368D5">
              <w:rPr>
                <w:rStyle w:val="Hyperlink"/>
                <w:rFonts w:ascii="Times New Roman" w:eastAsia="Times New Roman" w:hAnsi="Times New Roman" w:cs="Times New Roman"/>
                <w:noProof/>
                <w:color w:val="auto"/>
                <w:sz w:val="24"/>
                <w:szCs w:val="24"/>
              </w:rPr>
              <w:t>E.</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 xml:space="preserve">Simbol </w:t>
            </w:r>
            <w:r w:rsidR="000368D5" w:rsidRPr="000368D5">
              <w:rPr>
                <w:rStyle w:val="Hyperlink"/>
                <w:rFonts w:ascii="Times New Roman" w:eastAsia="Times New Roman" w:hAnsi="Times New Roman" w:cs="Times New Roman"/>
                <w:i/>
                <w:noProof/>
                <w:color w:val="auto"/>
                <w:spacing w:val="-1"/>
                <w:sz w:val="24"/>
                <w:szCs w:val="24"/>
              </w:rPr>
              <w:t>Entity Relationship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x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6" w:history="1">
            <w:r w:rsidR="000368D5" w:rsidRPr="000368D5">
              <w:rPr>
                <w:rStyle w:val="Hyperlink"/>
                <w:rFonts w:ascii="Times New Roman" w:eastAsia="Times New Roman" w:hAnsi="Times New Roman" w:cs="Times New Roman"/>
                <w:i/>
                <w:noProof/>
                <w:color w:val="auto"/>
                <w:spacing w:val="-1"/>
                <w:sz w:val="24"/>
                <w:szCs w:val="24"/>
              </w:rPr>
              <w:t>F.</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eastAsia="Times New Roman" w:hAnsi="Times New Roman" w:cs="Times New Roman"/>
                <w:noProof/>
                <w:color w:val="auto"/>
                <w:spacing w:val="-1"/>
                <w:sz w:val="24"/>
                <w:szCs w:val="24"/>
              </w:rPr>
              <w:t xml:space="preserve">Simbol </w:t>
            </w:r>
            <w:r w:rsidR="000368D5" w:rsidRPr="000368D5">
              <w:rPr>
                <w:rStyle w:val="Hyperlink"/>
                <w:rFonts w:ascii="Times New Roman" w:eastAsia="Times New Roman" w:hAnsi="Times New Roman" w:cs="Times New Roman"/>
                <w:i/>
                <w:noProof/>
                <w:color w:val="auto"/>
                <w:spacing w:val="-1"/>
                <w:sz w:val="24"/>
                <w:szCs w:val="24"/>
              </w:rPr>
              <w:t>Deployment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xxii</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27" w:history="1">
            <w:r w:rsidR="000368D5" w:rsidRPr="000368D5">
              <w:rPr>
                <w:rStyle w:val="Hyperlink"/>
                <w:rFonts w:ascii="Times New Roman" w:hAnsi="Times New Roman" w:cs="Times New Roman"/>
                <w:noProof/>
                <w:color w:val="auto"/>
                <w:sz w:val="24"/>
                <w:szCs w:val="24"/>
              </w:rPr>
              <w:t>BAB 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28" w:history="1">
            <w:r w:rsidR="000368D5" w:rsidRPr="000368D5">
              <w:rPr>
                <w:rStyle w:val="Hyperlink"/>
                <w:rFonts w:ascii="Times New Roman" w:hAnsi="Times New Roman" w:cs="Times New Roman"/>
                <w:noProof/>
                <w:color w:val="auto"/>
                <w:sz w:val="24"/>
                <w:szCs w:val="24"/>
              </w:rPr>
              <w:t>PENDAHULU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29" w:history="1">
            <w:r w:rsidR="000368D5" w:rsidRPr="000368D5">
              <w:rPr>
                <w:rStyle w:val="Hyperlink"/>
                <w:rFonts w:ascii="Times New Roman" w:hAnsi="Times New Roman" w:cs="Times New Roman"/>
                <w:noProof/>
                <w:color w:val="auto"/>
                <w:sz w:val="24"/>
                <w:szCs w:val="24"/>
              </w:rPr>
              <w:t>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Latar Belak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2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0" w:history="1">
            <w:r w:rsidR="000368D5" w:rsidRPr="000368D5">
              <w:rPr>
                <w:rStyle w:val="Hyperlink"/>
                <w:rFonts w:ascii="Times New Roman" w:hAnsi="Times New Roman" w:cs="Times New Roman"/>
                <w:noProof/>
                <w:color w:val="auto"/>
                <w:sz w:val="24"/>
                <w:szCs w:val="24"/>
              </w:rPr>
              <w:t>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Rumusan Masalah</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1" w:history="1">
            <w:r w:rsidR="000368D5" w:rsidRPr="000368D5">
              <w:rPr>
                <w:rStyle w:val="Hyperlink"/>
                <w:rFonts w:ascii="Times New Roman" w:hAnsi="Times New Roman" w:cs="Times New Roman"/>
                <w:noProof/>
                <w:color w:val="auto"/>
                <w:sz w:val="24"/>
                <w:szCs w:val="24"/>
              </w:rPr>
              <w:t>1.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Maksud Dan Tuju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2" w:history="1">
            <w:r w:rsidR="000368D5" w:rsidRPr="000368D5">
              <w:rPr>
                <w:rStyle w:val="Hyperlink"/>
                <w:rFonts w:ascii="Times New Roman" w:hAnsi="Times New Roman" w:cs="Times New Roman"/>
                <w:noProof/>
                <w:color w:val="auto"/>
                <w:sz w:val="24"/>
                <w:szCs w:val="24"/>
              </w:rPr>
              <w:t>1.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Batasan Masalah</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3" w:history="1">
            <w:r w:rsidR="000368D5" w:rsidRPr="000368D5">
              <w:rPr>
                <w:rStyle w:val="Hyperlink"/>
                <w:rFonts w:ascii="Times New Roman" w:hAnsi="Times New Roman" w:cs="Times New Roman"/>
                <w:noProof/>
                <w:color w:val="auto"/>
                <w:sz w:val="24"/>
                <w:szCs w:val="24"/>
              </w:rPr>
              <w:t>1.5</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Metode Peneliti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4" w:history="1">
            <w:r w:rsidR="000368D5" w:rsidRPr="000368D5">
              <w:rPr>
                <w:rStyle w:val="Hyperlink"/>
                <w:rFonts w:ascii="Times New Roman" w:hAnsi="Times New Roman" w:cs="Times New Roman"/>
                <w:noProof/>
                <w:color w:val="auto"/>
                <w:sz w:val="24"/>
                <w:szCs w:val="24"/>
              </w:rPr>
              <w:t>1.6</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Tempat dan Waktu</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5" w:history="1">
            <w:r w:rsidR="000368D5" w:rsidRPr="000368D5">
              <w:rPr>
                <w:rStyle w:val="Hyperlink"/>
                <w:rFonts w:ascii="Times New Roman" w:hAnsi="Times New Roman" w:cs="Times New Roman"/>
                <w:noProof/>
                <w:color w:val="auto"/>
                <w:sz w:val="24"/>
                <w:szCs w:val="24"/>
              </w:rPr>
              <w:t>1.7</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Sistematika Penulis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36" w:history="1">
            <w:r w:rsidR="000368D5" w:rsidRPr="000368D5">
              <w:rPr>
                <w:rStyle w:val="Hyperlink"/>
                <w:rFonts w:ascii="Times New Roman" w:hAnsi="Times New Roman" w:cs="Times New Roman"/>
                <w:noProof/>
                <w:color w:val="auto"/>
                <w:sz w:val="24"/>
                <w:szCs w:val="24"/>
              </w:rPr>
              <w:t>BAB I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37" w:history="1">
            <w:r w:rsidR="000368D5" w:rsidRPr="000368D5">
              <w:rPr>
                <w:rStyle w:val="Hyperlink"/>
                <w:rFonts w:ascii="Times New Roman" w:hAnsi="Times New Roman" w:cs="Times New Roman"/>
                <w:noProof/>
                <w:color w:val="auto"/>
                <w:sz w:val="24"/>
                <w:szCs w:val="24"/>
              </w:rPr>
              <w:t>TINJAUAN PUSTAK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8" w:history="1">
            <w:r w:rsidR="000368D5" w:rsidRPr="000368D5">
              <w:rPr>
                <w:rStyle w:val="Hyperlink"/>
                <w:rFonts w:ascii="Times New Roman" w:hAnsi="Times New Roman" w:cs="Times New Roman"/>
                <w:noProof/>
                <w:color w:val="auto"/>
                <w:sz w:val="24"/>
                <w:szCs w:val="24"/>
              </w:rPr>
              <w:t>2.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Tinjauan Pustak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39" w:history="1">
            <w:r w:rsidR="000368D5" w:rsidRPr="000368D5">
              <w:rPr>
                <w:rStyle w:val="Hyperlink"/>
                <w:rFonts w:ascii="Times New Roman" w:hAnsi="Times New Roman" w:cs="Times New Roman"/>
                <w:noProof/>
                <w:color w:val="auto"/>
                <w:sz w:val="24"/>
                <w:szCs w:val="24"/>
              </w:rPr>
              <w:t>2.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Sejarah Singkat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3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0" w:history="1">
            <w:r w:rsidR="000368D5" w:rsidRPr="000368D5">
              <w:rPr>
                <w:rStyle w:val="Hyperlink"/>
                <w:rFonts w:ascii="Times New Roman" w:hAnsi="Times New Roman" w:cs="Times New Roman"/>
                <w:noProof/>
                <w:color w:val="auto"/>
                <w:sz w:val="24"/>
                <w:szCs w:val="24"/>
              </w:rPr>
              <w:t>2.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Struktur Organisasi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1" w:history="1">
            <w:r w:rsidR="000368D5" w:rsidRPr="000368D5">
              <w:rPr>
                <w:rStyle w:val="Hyperlink"/>
                <w:rFonts w:ascii="Times New Roman" w:hAnsi="Times New Roman" w:cs="Times New Roman"/>
                <w:noProof/>
                <w:color w:val="auto"/>
                <w:sz w:val="24"/>
                <w:szCs w:val="24"/>
              </w:rPr>
              <w:t>2.1.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Job</w:t>
            </w:r>
            <w:r w:rsidR="000368D5" w:rsidRPr="000368D5">
              <w:rPr>
                <w:rStyle w:val="Hyperlink"/>
                <w:rFonts w:ascii="Times New Roman" w:hAnsi="Times New Roman" w:cs="Times New Roman"/>
                <w:noProof/>
                <w:color w:val="auto"/>
                <w:sz w:val="24"/>
                <w:szCs w:val="24"/>
              </w:rPr>
              <w:t xml:space="preserve"> Deskrips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42" w:history="1">
            <w:r w:rsidR="000368D5" w:rsidRPr="000368D5">
              <w:rPr>
                <w:rStyle w:val="Hyperlink"/>
                <w:rFonts w:ascii="Times New Roman" w:hAnsi="Times New Roman" w:cs="Times New Roman"/>
                <w:noProof/>
                <w:color w:val="auto"/>
                <w:sz w:val="24"/>
                <w:szCs w:val="24"/>
              </w:rPr>
              <w:t>2.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Landasan Teor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3" w:history="1">
            <w:r w:rsidR="000368D5" w:rsidRPr="000368D5">
              <w:rPr>
                <w:rStyle w:val="Hyperlink"/>
                <w:rFonts w:ascii="Times New Roman" w:hAnsi="Times New Roman" w:cs="Times New Roman"/>
                <w:noProof/>
                <w:color w:val="auto"/>
                <w:sz w:val="24"/>
                <w:szCs w:val="24"/>
              </w:rPr>
              <w:t>2.2.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Aplikas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4" w:history="1">
            <w:r w:rsidR="000368D5" w:rsidRPr="000368D5">
              <w:rPr>
                <w:rStyle w:val="Hyperlink"/>
                <w:rFonts w:ascii="Times New Roman" w:hAnsi="Times New Roman" w:cs="Times New Roman"/>
                <w:noProof/>
                <w:color w:val="auto"/>
                <w:sz w:val="24"/>
                <w:szCs w:val="24"/>
              </w:rPr>
              <w:t>2.2.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5" w:history="1">
            <w:r w:rsidR="000368D5" w:rsidRPr="000368D5">
              <w:rPr>
                <w:rStyle w:val="Hyperlink"/>
                <w:rFonts w:ascii="Times New Roman" w:hAnsi="Times New Roman" w:cs="Times New Roman"/>
                <w:noProof/>
                <w:color w:val="auto"/>
                <w:sz w:val="24"/>
                <w:szCs w:val="24"/>
              </w:rPr>
              <w:t>2.2.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6" w:history="1">
            <w:r w:rsidR="000368D5" w:rsidRPr="000368D5">
              <w:rPr>
                <w:rStyle w:val="Hyperlink"/>
                <w:rFonts w:ascii="Times New Roman" w:hAnsi="Times New Roman" w:cs="Times New Roman"/>
                <w:noProof/>
                <w:color w:val="auto"/>
                <w:sz w:val="24"/>
                <w:szCs w:val="24"/>
              </w:rPr>
              <w:t>2.2.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Bah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7" w:history="1">
            <w:r w:rsidR="000368D5" w:rsidRPr="000368D5">
              <w:rPr>
                <w:rStyle w:val="Hyperlink"/>
                <w:rFonts w:ascii="Times New Roman" w:hAnsi="Times New Roman" w:cs="Times New Roman"/>
                <w:noProof/>
                <w:color w:val="auto"/>
                <w:sz w:val="24"/>
                <w:szCs w:val="24"/>
              </w:rPr>
              <w:t>2.2.5</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Bangun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8" w:history="1">
            <w:r w:rsidR="000368D5" w:rsidRPr="000368D5">
              <w:rPr>
                <w:rStyle w:val="Hyperlink"/>
                <w:rFonts w:ascii="Times New Roman" w:hAnsi="Times New Roman" w:cs="Times New Roman"/>
                <w:noProof/>
                <w:color w:val="auto"/>
                <w:sz w:val="24"/>
                <w:szCs w:val="24"/>
              </w:rPr>
              <w:t>2.2.6</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 xml:space="preserve">Definisi POS </w:t>
            </w:r>
            <w:r w:rsidR="000368D5" w:rsidRPr="000368D5">
              <w:rPr>
                <w:rStyle w:val="Hyperlink"/>
                <w:rFonts w:ascii="Times New Roman" w:hAnsi="Times New Roman" w:cs="Times New Roman"/>
                <w:i/>
                <w:noProof/>
                <w:color w:val="auto"/>
                <w:sz w:val="24"/>
                <w:szCs w:val="24"/>
              </w:rPr>
              <w:t>(Point Of Sal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9" w:history="1">
            <w:r w:rsidR="000368D5" w:rsidRPr="000368D5">
              <w:rPr>
                <w:rStyle w:val="Hyperlink"/>
                <w:rFonts w:ascii="Times New Roman" w:hAnsi="Times New Roman" w:cs="Times New Roman"/>
                <w:noProof/>
                <w:color w:val="auto"/>
                <w:sz w:val="24"/>
                <w:szCs w:val="24"/>
              </w:rPr>
              <w:t>2.2.7</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Toko</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4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0" w:history="1">
            <w:r w:rsidR="000368D5" w:rsidRPr="000368D5">
              <w:rPr>
                <w:rStyle w:val="Hyperlink"/>
                <w:rFonts w:ascii="Times New Roman" w:hAnsi="Times New Roman" w:cs="Times New Roman"/>
                <w:noProof/>
                <w:color w:val="auto"/>
                <w:sz w:val="24"/>
                <w:szCs w:val="24"/>
              </w:rPr>
              <w:t>2.2.8</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PHP (</w:t>
            </w:r>
            <w:r w:rsidR="000368D5" w:rsidRPr="000368D5">
              <w:rPr>
                <w:rStyle w:val="Hyperlink"/>
                <w:rFonts w:ascii="Times New Roman" w:hAnsi="Times New Roman" w:cs="Times New Roman"/>
                <w:i/>
                <w:noProof/>
                <w:color w:val="auto"/>
                <w:sz w:val="24"/>
                <w:szCs w:val="24"/>
              </w:rPr>
              <w:t>Hypertext Preprocessor</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1" w:history="1">
            <w:r w:rsidR="000368D5" w:rsidRPr="000368D5">
              <w:rPr>
                <w:rStyle w:val="Hyperlink"/>
                <w:rFonts w:ascii="Times New Roman" w:hAnsi="Times New Roman" w:cs="Times New Roman"/>
                <w:noProof/>
                <w:color w:val="auto"/>
                <w:sz w:val="24"/>
                <w:szCs w:val="24"/>
              </w:rPr>
              <w:t>2.2.9</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CSS (</w:t>
            </w:r>
            <w:r w:rsidR="000368D5" w:rsidRPr="000368D5">
              <w:rPr>
                <w:rStyle w:val="Hyperlink"/>
                <w:rFonts w:ascii="Times New Roman" w:hAnsi="Times New Roman" w:cs="Times New Roman"/>
                <w:i/>
                <w:noProof/>
                <w:color w:val="auto"/>
                <w:sz w:val="24"/>
                <w:szCs w:val="24"/>
              </w:rPr>
              <w:t>Cascading Style Sheet</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2" w:history="1">
            <w:r w:rsidR="000368D5" w:rsidRPr="000368D5">
              <w:rPr>
                <w:rStyle w:val="Hyperlink"/>
                <w:rFonts w:ascii="Times New Roman" w:hAnsi="Times New Roman" w:cs="Times New Roman"/>
                <w:noProof/>
                <w:color w:val="auto"/>
                <w:sz w:val="24"/>
                <w:szCs w:val="24"/>
              </w:rPr>
              <w:t>2.2.10</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HTML (</w:t>
            </w:r>
            <w:r w:rsidR="000368D5" w:rsidRPr="000368D5">
              <w:rPr>
                <w:rStyle w:val="Hyperlink"/>
                <w:rFonts w:ascii="Times New Roman" w:hAnsi="Times New Roman" w:cs="Times New Roman"/>
                <w:i/>
                <w:noProof/>
                <w:color w:val="auto"/>
                <w:sz w:val="24"/>
                <w:szCs w:val="24"/>
              </w:rPr>
              <w:t>Hyper Text Markup Language</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3" w:history="1">
            <w:r w:rsidR="000368D5" w:rsidRPr="000368D5">
              <w:rPr>
                <w:rStyle w:val="Hyperlink"/>
                <w:rFonts w:ascii="Times New Roman" w:hAnsi="Times New Roman" w:cs="Times New Roman"/>
                <w:noProof/>
                <w:color w:val="auto"/>
                <w:sz w:val="24"/>
                <w:szCs w:val="24"/>
              </w:rPr>
              <w:t>2.2.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Basis Data (</w:t>
            </w:r>
            <w:r w:rsidR="000368D5" w:rsidRPr="000368D5">
              <w:rPr>
                <w:rStyle w:val="Hyperlink"/>
                <w:rFonts w:ascii="Times New Roman" w:hAnsi="Times New Roman" w:cs="Times New Roman"/>
                <w:i/>
                <w:noProof/>
                <w:color w:val="auto"/>
                <w:sz w:val="24"/>
                <w:szCs w:val="24"/>
              </w:rPr>
              <w:t>Database</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4" w:history="1">
            <w:r w:rsidR="000368D5" w:rsidRPr="000368D5">
              <w:rPr>
                <w:rStyle w:val="Hyperlink"/>
                <w:rFonts w:ascii="Times New Roman" w:hAnsi="Times New Roman" w:cs="Times New Roman"/>
                <w:noProof/>
                <w:color w:val="auto"/>
                <w:sz w:val="24"/>
                <w:szCs w:val="24"/>
              </w:rPr>
              <w:t>2.2.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DBMS (</w:t>
            </w:r>
            <w:r w:rsidR="000368D5" w:rsidRPr="000368D5">
              <w:rPr>
                <w:rStyle w:val="Hyperlink"/>
                <w:rFonts w:ascii="Times New Roman" w:hAnsi="Times New Roman" w:cs="Times New Roman"/>
                <w:i/>
                <w:noProof/>
                <w:color w:val="auto"/>
                <w:sz w:val="24"/>
                <w:szCs w:val="24"/>
              </w:rPr>
              <w:t>Database Management System</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5" w:history="1">
            <w:r w:rsidR="000368D5" w:rsidRPr="000368D5">
              <w:rPr>
                <w:rStyle w:val="Hyperlink"/>
                <w:rFonts w:ascii="Times New Roman" w:hAnsi="Times New Roman" w:cs="Times New Roman"/>
                <w:noProof/>
                <w:color w:val="auto"/>
                <w:sz w:val="24"/>
                <w:szCs w:val="24"/>
              </w:rPr>
              <w:t>2.2.1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UML (</w:t>
            </w:r>
            <w:r w:rsidR="000368D5" w:rsidRPr="000368D5">
              <w:rPr>
                <w:rStyle w:val="Hyperlink"/>
                <w:rFonts w:ascii="Times New Roman" w:hAnsi="Times New Roman" w:cs="Times New Roman"/>
                <w:i/>
                <w:noProof/>
                <w:color w:val="auto"/>
                <w:sz w:val="24"/>
                <w:szCs w:val="24"/>
              </w:rPr>
              <w:t>Unified Modeling Language</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6" w:history="1">
            <w:r w:rsidR="000368D5" w:rsidRPr="000368D5">
              <w:rPr>
                <w:rStyle w:val="Hyperlink"/>
                <w:rFonts w:ascii="Times New Roman" w:hAnsi="Times New Roman" w:cs="Times New Roman"/>
                <w:noProof/>
                <w:color w:val="auto"/>
                <w:sz w:val="24"/>
                <w:szCs w:val="24"/>
              </w:rPr>
              <w:t>2.2.1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Definisi Motode Pengujian (</w:t>
            </w:r>
            <w:r w:rsidR="000368D5" w:rsidRPr="000368D5">
              <w:rPr>
                <w:rStyle w:val="Hyperlink"/>
                <w:rFonts w:ascii="Times New Roman" w:hAnsi="Times New Roman" w:cs="Times New Roman"/>
                <w:i/>
                <w:noProof/>
                <w:color w:val="auto"/>
                <w:sz w:val="24"/>
                <w:szCs w:val="24"/>
              </w:rPr>
              <w:t>Blackbox</w:t>
            </w:r>
            <w:r w:rsidR="000368D5" w:rsidRPr="000368D5">
              <w:rPr>
                <w:rStyle w:val="Hyperlink"/>
                <w:rFonts w:ascii="Times New Roman" w:hAnsi="Times New Roman" w:cs="Times New Roman"/>
                <w:noProof/>
                <w:color w:val="auto"/>
                <w:sz w:val="24"/>
                <w:szCs w:val="24"/>
              </w:rPr>
              <w: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57" w:history="1">
            <w:r w:rsidR="000368D5" w:rsidRPr="000368D5">
              <w:rPr>
                <w:rStyle w:val="Hyperlink"/>
                <w:rFonts w:ascii="Times New Roman" w:hAnsi="Times New Roman" w:cs="Times New Roman"/>
                <w:noProof/>
                <w:color w:val="auto"/>
                <w:sz w:val="24"/>
                <w:szCs w:val="24"/>
              </w:rPr>
              <w:t>2.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Tools</w:t>
            </w:r>
            <w:r w:rsidR="000368D5" w:rsidRPr="000368D5">
              <w:rPr>
                <w:rStyle w:val="Hyperlink"/>
                <w:rFonts w:ascii="Times New Roman" w:hAnsi="Times New Roman" w:cs="Times New Roman"/>
                <w:noProof/>
                <w:color w:val="auto"/>
                <w:sz w:val="24"/>
                <w:szCs w:val="24"/>
              </w:rPr>
              <w:t xml:space="preserve"> yang digunak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8" w:history="1">
            <w:r w:rsidR="000368D5" w:rsidRPr="000368D5">
              <w:rPr>
                <w:rStyle w:val="Hyperlink"/>
                <w:rFonts w:ascii="Times New Roman" w:hAnsi="Times New Roman" w:cs="Times New Roman"/>
                <w:noProof/>
                <w:color w:val="auto"/>
                <w:sz w:val="24"/>
                <w:szCs w:val="24"/>
              </w:rPr>
              <w:t>2.3.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Bootstra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9" w:history="1">
            <w:r w:rsidR="000368D5" w:rsidRPr="000368D5">
              <w:rPr>
                <w:rStyle w:val="Hyperlink"/>
                <w:rFonts w:ascii="Times New Roman" w:hAnsi="Times New Roman" w:cs="Times New Roman"/>
                <w:noProof/>
                <w:color w:val="auto"/>
                <w:sz w:val="24"/>
                <w:szCs w:val="24"/>
              </w:rPr>
              <w:t>2.3.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Balsamiq</w:t>
            </w:r>
            <w:r w:rsidR="000368D5" w:rsidRPr="000368D5">
              <w:rPr>
                <w:rStyle w:val="Hyperlink"/>
                <w:rFonts w:ascii="Times New Roman" w:hAnsi="Times New Roman" w:cs="Times New Roman"/>
                <w:i/>
                <w:noProof/>
                <w:color w:val="auto"/>
                <w:sz w:val="24"/>
                <w:szCs w:val="24"/>
              </w:rPr>
              <w:t xml:space="preserve"> Mocku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5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0" w:history="1">
            <w:r w:rsidR="000368D5" w:rsidRPr="000368D5">
              <w:rPr>
                <w:rStyle w:val="Hyperlink"/>
                <w:rFonts w:ascii="Times New Roman" w:hAnsi="Times New Roman" w:cs="Times New Roman"/>
                <w:noProof/>
                <w:color w:val="auto"/>
                <w:sz w:val="24"/>
                <w:szCs w:val="24"/>
              </w:rPr>
              <w:t>2.3.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CodeIgnit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1" w:history="1">
            <w:r w:rsidR="000368D5" w:rsidRPr="000368D5">
              <w:rPr>
                <w:rStyle w:val="Hyperlink"/>
                <w:rFonts w:ascii="Times New Roman" w:hAnsi="Times New Roman" w:cs="Times New Roman"/>
                <w:noProof/>
                <w:color w:val="auto"/>
                <w:sz w:val="24"/>
                <w:szCs w:val="24"/>
              </w:rPr>
              <w:t>2.3.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Google Chrom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2" w:history="1">
            <w:r w:rsidR="000368D5" w:rsidRPr="000368D5">
              <w:rPr>
                <w:rStyle w:val="Hyperlink"/>
                <w:rFonts w:ascii="Times New Roman" w:hAnsi="Times New Roman" w:cs="Times New Roman"/>
                <w:noProof/>
                <w:color w:val="auto"/>
                <w:sz w:val="24"/>
                <w:szCs w:val="24"/>
              </w:rPr>
              <w:t>2.3.5</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Visual Studio Cod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9</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3" w:history="1">
            <w:r w:rsidR="000368D5" w:rsidRPr="000368D5">
              <w:rPr>
                <w:rStyle w:val="Hyperlink"/>
                <w:rFonts w:ascii="Times New Roman" w:hAnsi="Times New Roman" w:cs="Times New Roman"/>
                <w:noProof/>
                <w:color w:val="auto"/>
                <w:sz w:val="24"/>
                <w:szCs w:val="24"/>
              </w:rPr>
              <w:t>2.3.6</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MySQ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4" w:history="1">
            <w:r w:rsidR="000368D5" w:rsidRPr="000368D5">
              <w:rPr>
                <w:rStyle w:val="Hyperlink"/>
                <w:rFonts w:ascii="Times New Roman" w:hAnsi="Times New Roman" w:cs="Times New Roman"/>
                <w:noProof/>
                <w:color w:val="auto"/>
                <w:sz w:val="24"/>
                <w:szCs w:val="24"/>
              </w:rPr>
              <w:t>2.3.7</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Xamp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5" w:history="1">
            <w:r w:rsidR="000368D5" w:rsidRPr="000368D5">
              <w:rPr>
                <w:rStyle w:val="Hyperlink"/>
                <w:rFonts w:ascii="Times New Roman" w:hAnsi="Times New Roman" w:cs="Times New Roman"/>
                <w:noProof/>
                <w:color w:val="auto"/>
                <w:sz w:val="24"/>
                <w:szCs w:val="24"/>
              </w:rPr>
              <w:t>2.3.8</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Visual Paradig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6" w:history="1">
            <w:r w:rsidR="000368D5" w:rsidRPr="000368D5">
              <w:rPr>
                <w:rStyle w:val="Hyperlink"/>
                <w:rFonts w:ascii="Times New Roman" w:hAnsi="Times New Roman" w:cs="Times New Roman"/>
                <w:noProof/>
                <w:color w:val="auto"/>
                <w:sz w:val="24"/>
                <w:szCs w:val="24"/>
              </w:rPr>
              <w:t>2.3.9</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Baslsamiq Mocku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7" w:history="1">
            <w:r w:rsidR="000368D5" w:rsidRPr="000368D5">
              <w:rPr>
                <w:rStyle w:val="Hyperlink"/>
                <w:rFonts w:ascii="Times New Roman" w:hAnsi="Times New Roman" w:cs="Times New Roman"/>
                <w:noProof/>
                <w:color w:val="auto"/>
                <w:sz w:val="24"/>
                <w:szCs w:val="24"/>
              </w:rPr>
              <w:t>2.3.10</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 xml:space="preserve">Corel Draw Graphic Suite </w:t>
            </w:r>
            <w:r w:rsidR="000368D5" w:rsidRPr="000368D5">
              <w:rPr>
                <w:rStyle w:val="Hyperlink"/>
                <w:rFonts w:ascii="Times New Roman" w:hAnsi="Times New Roman" w:cs="Times New Roman"/>
                <w:noProof/>
                <w:color w:val="auto"/>
                <w:sz w:val="24"/>
                <w:szCs w:val="24"/>
              </w:rPr>
              <w:t>2020</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68" w:history="1">
            <w:r w:rsidR="000368D5" w:rsidRPr="000368D5">
              <w:rPr>
                <w:rStyle w:val="Hyperlink"/>
                <w:rFonts w:ascii="Times New Roman" w:hAnsi="Times New Roman" w:cs="Times New Roman"/>
                <w:noProof/>
                <w:color w:val="auto"/>
                <w:sz w:val="24"/>
                <w:szCs w:val="24"/>
              </w:rPr>
              <w:t>BAB II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69" w:history="1">
            <w:r w:rsidR="000368D5" w:rsidRPr="000368D5">
              <w:rPr>
                <w:rStyle w:val="Hyperlink"/>
                <w:rFonts w:ascii="Times New Roman" w:hAnsi="Times New Roman" w:cs="Times New Roman"/>
                <w:noProof/>
                <w:color w:val="auto"/>
                <w:sz w:val="24"/>
                <w:szCs w:val="24"/>
              </w:rPr>
              <w:t>ANALISIS DAN PERANCANGAN SISTE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6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0" w:history="1">
            <w:r w:rsidR="000368D5" w:rsidRPr="000368D5">
              <w:rPr>
                <w:rStyle w:val="Hyperlink"/>
                <w:rFonts w:ascii="Times New Roman" w:hAnsi="Times New Roman" w:cs="Times New Roman"/>
                <w:noProof/>
                <w:color w:val="auto"/>
                <w:sz w:val="24"/>
                <w:szCs w:val="24"/>
              </w:rPr>
              <w:t>3.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is Siste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1" w:history="1">
            <w:r w:rsidR="000368D5" w:rsidRPr="000368D5">
              <w:rPr>
                <w:rStyle w:val="Hyperlink"/>
                <w:rFonts w:ascii="Times New Roman" w:hAnsi="Times New Roman" w:cs="Times New Roman"/>
                <w:noProof/>
                <w:color w:val="auto"/>
                <w:sz w:val="24"/>
                <w:szCs w:val="24"/>
              </w:rPr>
              <w:t>3.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is Masalah</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7</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2" w:history="1">
            <w:r w:rsidR="000368D5" w:rsidRPr="000368D5">
              <w:rPr>
                <w:rStyle w:val="Hyperlink"/>
                <w:rFonts w:ascii="Times New Roman" w:hAnsi="Times New Roman" w:cs="Times New Roman"/>
                <w:noProof/>
                <w:color w:val="auto"/>
                <w:sz w:val="24"/>
                <w:szCs w:val="24"/>
              </w:rPr>
              <w:t>3.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is sitem yang sedang berj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7</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3" w:history="1">
            <w:r w:rsidR="000368D5" w:rsidRPr="000368D5">
              <w:rPr>
                <w:rStyle w:val="Hyperlink"/>
                <w:rFonts w:ascii="Times New Roman" w:hAnsi="Times New Roman" w:cs="Times New Roman"/>
                <w:noProof/>
                <w:color w:val="auto"/>
                <w:sz w:val="24"/>
                <w:szCs w:val="24"/>
              </w:rPr>
              <w:t>3.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is kebutuhan non fungsiona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4" w:history="1">
            <w:r w:rsidR="000368D5" w:rsidRPr="000368D5">
              <w:rPr>
                <w:rStyle w:val="Hyperlink"/>
                <w:rFonts w:ascii="Times New Roman" w:hAnsi="Times New Roman" w:cs="Times New Roman"/>
                <w:noProof/>
                <w:color w:val="auto"/>
                <w:sz w:val="24"/>
                <w:szCs w:val="24"/>
              </w:rPr>
              <w:t>3.4.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a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5" w:history="1">
            <w:r w:rsidR="000368D5" w:rsidRPr="000368D5">
              <w:rPr>
                <w:rStyle w:val="Hyperlink"/>
                <w:rFonts w:ascii="Times New Roman" w:hAnsi="Times New Roman" w:cs="Times New Roman"/>
                <w:noProof/>
                <w:color w:val="auto"/>
                <w:sz w:val="24"/>
                <w:szCs w:val="24"/>
              </w:rPr>
              <w:t>3.4.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a kebutuhan perangkat keras</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0</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6" w:history="1">
            <w:r w:rsidR="000368D5" w:rsidRPr="000368D5">
              <w:rPr>
                <w:rStyle w:val="Hyperlink"/>
                <w:rFonts w:ascii="Times New Roman" w:hAnsi="Times New Roman" w:cs="Times New Roman"/>
                <w:noProof/>
                <w:color w:val="auto"/>
                <w:sz w:val="24"/>
                <w:szCs w:val="24"/>
              </w:rPr>
              <w:t>3.4.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a kebutuhan perangkat luna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7" w:history="1">
            <w:r w:rsidR="000368D5" w:rsidRPr="000368D5">
              <w:rPr>
                <w:rStyle w:val="Hyperlink"/>
                <w:rFonts w:ascii="Times New Roman" w:hAnsi="Times New Roman" w:cs="Times New Roman"/>
                <w:noProof/>
                <w:color w:val="auto"/>
                <w:sz w:val="24"/>
                <w:szCs w:val="24"/>
              </w:rPr>
              <w:t>3.5</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Analisis kebutuhan fungsiona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8" w:history="1">
            <w:r w:rsidR="000368D5" w:rsidRPr="000368D5">
              <w:rPr>
                <w:rStyle w:val="Hyperlink"/>
                <w:rFonts w:ascii="Times New Roman" w:hAnsi="Times New Roman" w:cs="Times New Roman"/>
                <w:noProof/>
                <w:color w:val="auto"/>
                <w:sz w:val="24"/>
                <w:szCs w:val="24"/>
              </w:rPr>
              <w:t>3.5.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Actor Lis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9" w:history="1">
            <w:r w:rsidR="000368D5" w:rsidRPr="000368D5">
              <w:rPr>
                <w:rStyle w:val="Hyperlink"/>
                <w:rFonts w:ascii="Times New Roman" w:hAnsi="Times New Roman" w:cs="Times New Roman"/>
                <w:noProof/>
                <w:color w:val="auto"/>
                <w:sz w:val="24"/>
                <w:szCs w:val="24"/>
              </w:rPr>
              <w:t>3.5.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Usecase Scenario</w:t>
            </w:r>
            <w:r w:rsidR="000368D5" w:rsidRPr="000368D5">
              <w:rPr>
                <w:rStyle w:val="Hyperlink"/>
                <w:rFonts w:ascii="Times New Roman" w:hAnsi="Times New Roman" w:cs="Times New Roman"/>
                <w:noProof/>
                <w:color w:val="auto"/>
                <w:sz w:val="24"/>
                <w:szCs w:val="24"/>
              </w:rPr>
              <w:t xml:space="preserve"> (Naratif)</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7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3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0" w:history="1">
            <w:r w:rsidR="000368D5" w:rsidRPr="000368D5">
              <w:rPr>
                <w:rStyle w:val="Hyperlink"/>
                <w:rFonts w:ascii="Times New Roman" w:hAnsi="Times New Roman" w:cs="Times New Roman"/>
                <w:noProof/>
                <w:color w:val="auto"/>
                <w:sz w:val="24"/>
                <w:szCs w:val="24"/>
              </w:rPr>
              <w:t>3.5.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Usecase List</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49</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1" w:history="1">
            <w:r w:rsidR="000368D5" w:rsidRPr="000368D5">
              <w:rPr>
                <w:rStyle w:val="Hyperlink"/>
                <w:rFonts w:ascii="Times New Roman" w:hAnsi="Times New Roman" w:cs="Times New Roman"/>
                <w:noProof/>
                <w:color w:val="auto"/>
                <w:sz w:val="24"/>
                <w:szCs w:val="24"/>
              </w:rPr>
              <w:t>3.5.4</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Usecas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2" w:history="1">
            <w:r w:rsidR="000368D5" w:rsidRPr="000368D5">
              <w:rPr>
                <w:rStyle w:val="Hyperlink"/>
                <w:rFonts w:ascii="Times New Roman" w:hAnsi="Times New Roman" w:cs="Times New Roman"/>
                <w:noProof/>
                <w:color w:val="auto"/>
                <w:sz w:val="24"/>
                <w:szCs w:val="24"/>
              </w:rPr>
              <w:t>3.5.5</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Swimlan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3" w:history="1">
            <w:r w:rsidR="000368D5" w:rsidRPr="000368D5">
              <w:rPr>
                <w:rStyle w:val="Hyperlink"/>
                <w:rFonts w:ascii="Times New Roman" w:hAnsi="Times New Roman" w:cs="Times New Roman"/>
                <w:noProof/>
                <w:color w:val="auto"/>
                <w:sz w:val="24"/>
                <w:szCs w:val="24"/>
              </w:rPr>
              <w:t>3.5.6</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Class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9</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4" w:history="1">
            <w:r w:rsidR="000368D5" w:rsidRPr="000368D5">
              <w:rPr>
                <w:rStyle w:val="Hyperlink"/>
                <w:rFonts w:ascii="Times New Roman" w:hAnsi="Times New Roman" w:cs="Times New Roman"/>
                <w:noProof/>
                <w:color w:val="auto"/>
                <w:sz w:val="24"/>
                <w:szCs w:val="24"/>
              </w:rPr>
              <w:t>3.5.7</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Sequenc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1</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5" w:history="1">
            <w:r w:rsidR="000368D5" w:rsidRPr="000368D5">
              <w:rPr>
                <w:rStyle w:val="Hyperlink"/>
                <w:rFonts w:ascii="Times New Roman" w:hAnsi="Times New Roman" w:cs="Times New Roman"/>
                <w:noProof/>
                <w:color w:val="auto"/>
                <w:sz w:val="24"/>
                <w:szCs w:val="24"/>
              </w:rPr>
              <w:t>3.5.8</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Perancangan ERD (Entity Relationship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6" w:history="1">
            <w:r w:rsidR="000368D5" w:rsidRPr="000368D5">
              <w:rPr>
                <w:rStyle w:val="Hyperlink"/>
                <w:rFonts w:ascii="Times New Roman" w:hAnsi="Times New Roman" w:cs="Times New Roman"/>
                <w:noProof/>
                <w:color w:val="auto"/>
                <w:sz w:val="24"/>
                <w:szCs w:val="24"/>
              </w:rPr>
              <w:t>3.5.9</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Struktur Tabe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8</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7" w:history="1">
            <w:r w:rsidR="000368D5" w:rsidRPr="000368D5">
              <w:rPr>
                <w:rStyle w:val="Hyperlink"/>
                <w:rFonts w:ascii="Times New Roman" w:hAnsi="Times New Roman" w:cs="Times New Roman"/>
                <w:noProof/>
                <w:color w:val="auto"/>
                <w:sz w:val="24"/>
                <w:szCs w:val="24"/>
              </w:rPr>
              <w:t>3.5.10</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Perancangan Struktur Menu</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8" w:history="1">
            <w:r w:rsidR="000368D5" w:rsidRPr="000368D5">
              <w:rPr>
                <w:rStyle w:val="Hyperlink"/>
                <w:rFonts w:ascii="Times New Roman" w:hAnsi="Times New Roman" w:cs="Times New Roman"/>
                <w:noProof/>
                <w:color w:val="auto"/>
                <w:sz w:val="24"/>
                <w:szCs w:val="24"/>
              </w:rPr>
              <w:t>3.5.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Perancangan Antarmuk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9" w:history="1">
            <w:r w:rsidR="000368D5" w:rsidRPr="000368D5">
              <w:rPr>
                <w:rStyle w:val="Hyperlink"/>
                <w:rFonts w:ascii="Times New Roman" w:hAnsi="Times New Roman" w:cs="Times New Roman"/>
                <w:noProof/>
                <w:color w:val="auto"/>
                <w:sz w:val="24"/>
                <w:szCs w:val="24"/>
              </w:rPr>
              <w:t>3.5.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i/>
                <w:noProof/>
                <w:color w:val="auto"/>
                <w:sz w:val="24"/>
                <w:szCs w:val="24"/>
              </w:rPr>
              <w:t>Deployment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8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90" w:history="1">
            <w:r w:rsidR="000368D5" w:rsidRPr="000368D5">
              <w:rPr>
                <w:rStyle w:val="Hyperlink"/>
                <w:rFonts w:ascii="Times New Roman" w:hAnsi="Times New Roman" w:cs="Times New Roman"/>
                <w:noProof/>
                <w:color w:val="auto"/>
                <w:sz w:val="24"/>
                <w:szCs w:val="24"/>
              </w:rPr>
              <w:t>BAB IV</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91" w:history="1">
            <w:r w:rsidR="000368D5" w:rsidRPr="000368D5">
              <w:rPr>
                <w:rStyle w:val="Hyperlink"/>
                <w:rFonts w:ascii="Times New Roman" w:hAnsi="Times New Roman" w:cs="Times New Roman"/>
                <w:noProof/>
                <w:color w:val="auto"/>
                <w:sz w:val="24"/>
                <w:szCs w:val="24"/>
              </w:rPr>
              <w:t>IMPLEMENTASI PERANCAN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92" w:history="1">
            <w:r w:rsidR="000368D5" w:rsidRPr="000368D5">
              <w:rPr>
                <w:rStyle w:val="Hyperlink"/>
                <w:rFonts w:ascii="Times New Roman" w:hAnsi="Times New Roman" w:cs="Times New Roman"/>
                <w:noProof/>
                <w:color w:val="auto"/>
                <w:sz w:val="24"/>
                <w:szCs w:val="24"/>
              </w:rPr>
              <w:t>DAN PENGUJIAN SISTE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3" w:history="1">
            <w:r w:rsidR="000368D5" w:rsidRPr="000368D5">
              <w:rPr>
                <w:rStyle w:val="Hyperlink"/>
                <w:rFonts w:ascii="Times New Roman" w:hAnsi="Times New Roman" w:cs="Times New Roman"/>
                <w:noProof/>
                <w:color w:val="auto"/>
                <w:sz w:val="24"/>
                <w:szCs w:val="24"/>
              </w:rPr>
              <w:t>3.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Implementasi</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4" w:history="1">
            <w:r w:rsidR="000368D5" w:rsidRPr="000368D5">
              <w:rPr>
                <w:rStyle w:val="Hyperlink"/>
                <w:rFonts w:ascii="Times New Roman" w:hAnsi="Times New Roman" w:cs="Times New Roman"/>
                <w:noProof/>
                <w:color w:val="auto"/>
                <w:sz w:val="24"/>
                <w:szCs w:val="24"/>
              </w:rPr>
              <w:t>3.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Kebutuhan Perangkat Keras</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4</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5" w:history="1">
            <w:r w:rsidR="000368D5" w:rsidRPr="000368D5">
              <w:rPr>
                <w:rStyle w:val="Hyperlink"/>
                <w:rFonts w:ascii="Times New Roman" w:hAnsi="Times New Roman" w:cs="Times New Roman"/>
                <w:noProof/>
                <w:color w:val="auto"/>
                <w:sz w:val="24"/>
                <w:szCs w:val="24"/>
              </w:rPr>
              <w:t>3.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Kebutuhan Perangkat Luna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5</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6" w:history="1">
            <w:r w:rsidR="000368D5" w:rsidRPr="000368D5">
              <w:rPr>
                <w:rStyle w:val="Hyperlink"/>
                <w:rFonts w:ascii="Times New Roman" w:hAnsi="Times New Roman" w:cs="Times New Roman"/>
                <w:noProof/>
                <w:color w:val="auto"/>
                <w:sz w:val="24"/>
                <w:szCs w:val="24"/>
              </w:rPr>
              <w:t>3.1.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Kebutuhan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5</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7" w:history="1">
            <w:r w:rsidR="000368D5" w:rsidRPr="000368D5">
              <w:rPr>
                <w:rStyle w:val="Hyperlink"/>
                <w:rFonts w:ascii="Times New Roman" w:hAnsi="Times New Roman" w:cs="Times New Roman"/>
                <w:noProof/>
                <w:color w:val="auto"/>
                <w:sz w:val="24"/>
                <w:szCs w:val="24"/>
              </w:rPr>
              <w:t>3.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Tampilan antarmuk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8" w:history="1">
            <w:r w:rsidR="000368D5" w:rsidRPr="000368D5">
              <w:rPr>
                <w:rStyle w:val="Hyperlink"/>
                <w:rFonts w:ascii="Times New Roman" w:hAnsi="Times New Roman" w:cs="Times New Roman"/>
                <w:noProof/>
                <w:color w:val="auto"/>
                <w:sz w:val="24"/>
                <w:szCs w:val="24"/>
              </w:rPr>
              <w:t>3.3</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Penguji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6</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299" w:history="1">
            <w:r w:rsidR="000368D5" w:rsidRPr="000368D5">
              <w:rPr>
                <w:rStyle w:val="Hyperlink"/>
                <w:rFonts w:ascii="Times New Roman" w:hAnsi="Times New Roman" w:cs="Times New Roman"/>
                <w:noProof/>
                <w:color w:val="auto"/>
                <w:sz w:val="24"/>
                <w:szCs w:val="24"/>
              </w:rPr>
              <w:t>BAB V</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9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300" w:history="1">
            <w:r w:rsidR="000368D5" w:rsidRPr="000368D5">
              <w:rPr>
                <w:rStyle w:val="Hyperlink"/>
                <w:rFonts w:ascii="Times New Roman" w:hAnsi="Times New Roman" w:cs="Times New Roman"/>
                <w:noProof/>
                <w:color w:val="auto"/>
                <w:sz w:val="24"/>
                <w:szCs w:val="24"/>
              </w:rPr>
              <w:t>KESIMPULAN DAN SAR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30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301" w:history="1">
            <w:r w:rsidR="000368D5" w:rsidRPr="000368D5">
              <w:rPr>
                <w:rStyle w:val="Hyperlink"/>
                <w:rFonts w:ascii="Times New Roman" w:hAnsi="Times New Roman" w:cs="Times New Roman"/>
                <w:noProof/>
                <w:color w:val="auto"/>
                <w:sz w:val="24"/>
                <w:szCs w:val="24"/>
              </w:rPr>
              <w:t>1.1</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Kesimpu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30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2</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302" w:history="1">
            <w:r w:rsidR="000368D5" w:rsidRPr="000368D5">
              <w:rPr>
                <w:rStyle w:val="Hyperlink"/>
                <w:rFonts w:ascii="Times New Roman" w:hAnsi="Times New Roman" w:cs="Times New Roman"/>
                <w:noProof/>
                <w:color w:val="auto"/>
                <w:sz w:val="24"/>
                <w:szCs w:val="24"/>
              </w:rPr>
              <w:t>1.2</w:t>
            </w:r>
            <w:r w:rsidR="000368D5" w:rsidRPr="000368D5">
              <w:rPr>
                <w:rFonts w:ascii="Times New Roman" w:eastAsiaTheme="minorEastAsia" w:hAnsi="Times New Roman" w:cs="Times New Roman"/>
                <w:noProof/>
                <w:sz w:val="24"/>
                <w:szCs w:val="24"/>
                <w:lang w:eastAsia="en-ID"/>
              </w:rPr>
              <w:tab/>
            </w:r>
            <w:r w:rsidR="000368D5" w:rsidRPr="000368D5">
              <w:rPr>
                <w:rStyle w:val="Hyperlink"/>
                <w:rFonts w:ascii="Times New Roman" w:hAnsi="Times New Roman" w:cs="Times New Roman"/>
                <w:noProof/>
                <w:color w:val="auto"/>
                <w:sz w:val="24"/>
                <w:szCs w:val="24"/>
              </w:rPr>
              <w:t>Sar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30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3</w:t>
            </w:r>
            <w:r w:rsidR="000368D5" w:rsidRPr="000368D5">
              <w:rPr>
                <w:rFonts w:ascii="Times New Roman" w:hAnsi="Times New Roman" w:cs="Times New Roman"/>
                <w:noProof/>
                <w:webHidden/>
                <w:sz w:val="24"/>
                <w:szCs w:val="24"/>
              </w:rPr>
              <w:fldChar w:fldCharType="end"/>
            </w:r>
          </w:hyperlink>
        </w:p>
        <w:p w:rsidR="000368D5" w:rsidRPr="000368D5" w:rsidRDefault="00071FE1">
          <w:pPr>
            <w:pStyle w:val="TOC1"/>
            <w:tabs>
              <w:tab w:val="right" w:leader="dot" w:pos="7927"/>
            </w:tabs>
            <w:rPr>
              <w:rFonts w:ascii="Times New Roman" w:eastAsiaTheme="minorEastAsia" w:hAnsi="Times New Roman" w:cs="Times New Roman"/>
              <w:noProof/>
              <w:sz w:val="24"/>
              <w:szCs w:val="24"/>
              <w:lang w:eastAsia="en-ID"/>
            </w:rPr>
          </w:pPr>
          <w:hyperlink w:anchor="_Toc75153303" w:history="1">
            <w:r w:rsidR="000368D5" w:rsidRPr="000368D5">
              <w:rPr>
                <w:rStyle w:val="Hyperlink"/>
                <w:rFonts w:ascii="Times New Roman" w:hAnsi="Times New Roman" w:cs="Times New Roman"/>
                <w:noProof/>
                <w:color w:val="auto"/>
                <w:sz w:val="24"/>
                <w:szCs w:val="24"/>
              </w:rPr>
              <w:t>DAFTAR PUSTAK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30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5</w:t>
            </w:r>
            <w:r w:rsidR="000368D5" w:rsidRPr="000368D5">
              <w:rPr>
                <w:rFonts w:ascii="Times New Roman" w:hAnsi="Times New Roman" w:cs="Times New Roman"/>
                <w:noProof/>
                <w:webHidden/>
                <w:sz w:val="24"/>
                <w:szCs w:val="24"/>
              </w:rPr>
              <w:fldChar w:fldCharType="end"/>
            </w:r>
          </w:hyperlink>
        </w:p>
        <w:p w:rsidR="000368D5" w:rsidRDefault="00071FE1">
          <w:pPr>
            <w:pStyle w:val="TOC1"/>
            <w:tabs>
              <w:tab w:val="right" w:leader="dot" w:pos="7927"/>
            </w:tabs>
            <w:rPr>
              <w:rFonts w:eastAsiaTheme="minorEastAsia"/>
              <w:noProof/>
              <w:lang w:eastAsia="en-ID"/>
            </w:rPr>
          </w:pPr>
          <w:hyperlink w:anchor="_Toc75153304" w:history="1">
            <w:r w:rsidR="000368D5" w:rsidRPr="000368D5">
              <w:rPr>
                <w:rStyle w:val="Hyperlink"/>
                <w:rFonts w:ascii="Times New Roman" w:hAnsi="Times New Roman" w:cs="Times New Roman"/>
                <w:noProof/>
                <w:color w:val="auto"/>
                <w:sz w:val="24"/>
                <w:szCs w:val="24"/>
              </w:rPr>
              <w:t>LAMPIR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30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6</w:t>
            </w:r>
            <w:r w:rsidR="000368D5" w:rsidRPr="000368D5">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153218"/>
      <w:r>
        <w:rPr>
          <w:rFonts w:ascii="Times New Roman" w:hAnsi="Times New Roman" w:cs="Times New Roman"/>
          <w:noProof/>
          <w:color w:val="auto"/>
        </w:rPr>
        <w:lastRenderedPageBreak/>
        <w:t>DAFTAR TABEL</w:t>
      </w:r>
      <w:bookmarkEnd w:id="36"/>
    </w:p>
    <w:p w:rsidR="00F97524" w:rsidRPr="000368D5"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0368D5">
          <w:rPr>
            <w:rStyle w:val="Hyperlink"/>
            <w:rFonts w:ascii="Times New Roman" w:hAnsi="Times New Roman" w:cs="Times New Roman"/>
            <w:noProof/>
            <w:color w:val="auto"/>
            <w:sz w:val="24"/>
            <w:szCs w:val="24"/>
          </w:rPr>
          <w:t>Tabel 1. 1 Jadwal Kegiat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34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w:t>
        </w:r>
        <w:r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0368D5">
          <w:rPr>
            <w:rStyle w:val="Hyperlink"/>
            <w:rFonts w:ascii="Times New Roman" w:hAnsi="Times New Roman" w:cs="Times New Roman"/>
            <w:noProof/>
            <w:color w:val="auto"/>
            <w:sz w:val="24"/>
            <w:szCs w:val="24"/>
          </w:rPr>
          <w:t>Tabel 3. 1 Tabel Kebutuhan Perangkat Keras</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5</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0368D5">
          <w:rPr>
            <w:rStyle w:val="Hyperlink"/>
            <w:rFonts w:ascii="Times New Roman" w:hAnsi="Times New Roman" w:cs="Times New Roman"/>
            <w:noProof/>
            <w:color w:val="auto"/>
            <w:sz w:val="24"/>
            <w:szCs w:val="24"/>
          </w:rPr>
          <w:t xml:space="preserve">Tabel 3. 2 </w:t>
        </w:r>
        <w:r w:rsidR="00F97524" w:rsidRPr="000368D5">
          <w:rPr>
            <w:rStyle w:val="Hyperlink"/>
            <w:rFonts w:ascii="Times New Roman" w:hAnsi="Times New Roman" w:cs="Times New Roman"/>
            <w:i/>
            <w:noProof/>
            <w:color w:val="auto"/>
            <w:sz w:val="24"/>
            <w:szCs w:val="24"/>
          </w:rPr>
          <w:t>Actor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6</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0368D5">
          <w:rPr>
            <w:rStyle w:val="Hyperlink"/>
            <w:rFonts w:ascii="Times New Roman" w:hAnsi="Times New Roman" w:cs="Times New Roman"/>
            <w:noProof/>
            <w:color w:val="auto"/>
            <w:sz w:val="24"/>
            <w:szCs w:val="24"/>
          </w:rPr>
          <w:t xml:space="preserve">Tabel 3. 3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Logi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7</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0368D5">
          <w:rPr>
            <w:rStyle w:val="Hyperlink"/>
            <w:rFonts w:ascii="Times New Roman" w:hAnsi="Times New Roman" w:cs="Times New Roman"/>
            <w:noProof/>
            <w:color w:val="auto"/>
            <w:sz w:val="24"/>
            <w:szCs w:val="24"/>
          </w:rPr>
          <w:t xml:space="preserve">Tabel 3. 4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8</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0368D5">
          <w:rPr>
            <w:rStyle w:val="Hyperlink"/>
            <w:rFonts w:ascii="Times New Roman" w:hAnsi="Times New Roman" w:cs="Times New Roman"/>
            <w:noProof/>
            <w:color w:val="auto"/>
            <w:sz w:val="24"/>
            <w:szCs w:val="24"/>
          </w:rPr>
          <w:t xml:space="preserve">Tabel 3. 5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0</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0368D5">
          <w:rPr>
            <w:rStyle w:val="Hyperlink"/>
            <w:rFonts w:ascii="Times New Roman" w:hAnsi="Times New Roman" w:cs="Times New Roman"/>
            <w:noProof/>
            <w:color w:val="auto"/>
            <w:sz w:val="24"/>
            <w:szCs w:val="24"/>
          </w:rPr>
          <w:t xml:space="preserve">Tabel 3. 6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Produ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2</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0368D5">
          <w:rPr>
            <w:rStyle w:val="Hyperlink"/>
            <w:rFonts w:ascii="Times New Roman" w:hAnsi="Times New Roman" w:cs="Times New Roman"/>
            <w:noProof/>
            <w:color w:val="auto"/>
            <w:sz w:val="24"/>
            <w:szCs w:val="24"/>
          </w:rPr>
          <w:t xml:space="preserve">Tabel 3. 7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tock</w:t>
        </w:r>
        <w:r w:rsidR="00F97524" w:rsidRPr="000368D5">
          <w:rPr>
            <w:rStyle w:val="Hyperlink"/>
            <w:rFonts w:ascii="Times New Roman" w:hAnsi="Times New Roman" w:cs="Times New Roman"/>
            <w:noProof/>
            <w:color w:val="auto"/>
            <w:sz w:val="24"/>
            <w:szCs w:val="24"/>
          </w:rPr>
          <w:t xml:space="preserve"> Barang</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5</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0368D5">
          <w:rPr>
            <w:rStyle w:val="Hyperlink"/>
            <w:rFonts w:ascii="Times New Roman" w:hAnsi="Times New Roman" w:cs="Times New Roman"/>
            <w:noProof/>
            <w:color w:val="auto"/>
            <w:sz w:val="24"/>
            <w:szCs w:val="24"/>
          </w:rPr>
          <w:t xml:space="preserve">Tabel 3. 8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8</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0368D5">
          <w:rPr>
            <w:rStyle w:val="Hyperlink"/>
            <w:rFonts w:ascii="Times New Roman" w:hAnsi="Times New Roman" w:cs="Times New Roman"/>
            <w:noProof/>
            <w:color w:val="auto"/>
            <w:sz w:val="24"/>
            <w:szCs w:val="24"/>
          </w:rPr>
          <w:t xml:space="preserve">Tabel 3. 9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Lapor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0</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0368D5">
          <w:rPr>
            <w:rStyle w:val="Hyperlink"/>
            <w:rFonts w:ascii="Times New Roman" w:hAnsi="Times New Roman" w:cs="Times New Roman"/>
            <w:noProof/>
            <w:color w:val="auto"/>
            <w:sz w:val="24"/>
            <w:szCs w:val="24"/>
          </w:rPr>
          <w:t>Tabel 3. 10 Usecase Scenario Kelola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1</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0368D5">
          <w:rPr>
            <w:rStyle w:val="Hyperlink"/>
            <w:rFonts w:ascii="Times New Roman" w:hAnsi="Times New Roman" w:cs="Times New Roman"/>
            <w:noProof/>
            <w:color w:val="auto"/>
            <w:sz w:val="24"/>
            <w:szCs w:val="24"/>
          </w:rPr>
          <w:t xml:space="preserve">Tabel 3. 11 </w:t>
        </w:r>
        <w:r w:rsidR="00F97524" w:rsidRPr="000368D5">
          <w:rPr>
            <w:rStyle w:val="Hyperlink"/>
            <w:rFonts w:ascii="Times New Roman" w:hAnsi="Times New Roman" w:cs="Times New Roman"/>
            <w:i/>
            <w:noProof/>
            <w:color w:val="auto"/>
            <w:sz w:val="24"/>
            <w:szCs w:val="24"/>
          </w:rPr>
          <w:t>Usecase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3</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0368D5">
          <w:rPr>
            <w:rStyle w:val="Hyperlink"/>
            <w:rFonts w:ascii="Times New Roman" w:hAnsi="Times New Roman" w:cs="Times New Roman"/>
            <w:noProof/>
            <w:color w:val="auto"/>
            <w:sz w:val="24"/>
            <w:szCs w:val="24"/>
          </w:rPr>
          <w:t xml:space="preserve">Tabel 3. 12 Tabel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0368D5">
          <w:rPr>
            <w:rStyle w:val="Hyperlink"/>
            <w:rFonts w:ascii="Times New Roman" w:hAnsi="Times New Roman" w:cs="Times New Roman"/>
            <w:noProof/>
            <w:color w:val="auto"/>
            <w:sz w:val="24"/>
            <w:szCs w:val="24"/>
          </w:rPr>
          <w:t xml:space="preserve">Tabel 3. 13 Tabel </w:t>
        </w:r>
        <w:r w:rsidR="00F97524" w:rsidRPr="000368D5">
          <w:rPr>
            <w:rStyle w:val="Hyperlink"/>
            <w:rFonts w:ascii="Times New Roman" w:hAnsi="Times New Roman" w:cs="Times New Roman"/>
            <w:i/>
            <w:noProof/>
            <w:color w:val="auto"/>
            <w:sz w:val="24"/>
            <w:szCs w:val="24"/>
          </w:rPr>
          <w:t>Stoc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0368D5">
          <w:rPr>
            <w:rStyle w:val="Hyperlink"/>
            <w:rFonts w:ascii="Times New Roman" w:hAnsi="Times New Roman" w:cs="Times New Roman"/>
            <w:noProof/>
            <w:color w:val="auto"/>
            <w:sz w:val="24"/>
            <w:szCs w:val="24"/>
          </w:rPr>
          <w:t xml:space="preserve">Tabel 3. 14 Tabel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0368D5">
          <w:rPr>
            <w:rStyle w:val="Hyperlink"/>
            <w:rFonts w:ascii="Times New Roman" w:hAnsi="Times New Roman" w:cs="Times New Roman"/>
            <w:noProof/>
            <w:color w:val="auto"/>
            <w:sz w:val="24"/>
            <w:szCs w:val="24"/>
          </w:rPr>
          <w:t>Tabel 3. 15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0368D5">
          <w:rPr>
            <w:rStyle w:val="Hyperlink"/>
            <w:rFonts w:ascii="Times New Roman" w:hAnsi="Times New Roman" w:cs="Times New Roman"/>
            <w:noProof/>
            <w:color w:val="auto"/>
            <w:sz w:val="24"/>
            <w:szCs w:val="24"/>
          </w:rPr>
          <w:t>Tabel 3. 16 Tabel Item</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0368D5">
          <w:rPr>
            <w:rStyle w:val="Hyperlink"/>
            <w:rFonts w:ascii="Times New Roman" w:hAnsi="Times New Roman" w:cs="Times New Roman"/>
            <w:noProof/>
            <w:color w:val="auto"/>
            <w:sz w:val="24"/>
            <w:szCs w:val="24"/>
          </w:rPr>
          <w:t>Tabel 3. 17 Tabel Satu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0368D5">
          <w:rPr>
            <w:rStyle w:val="Hyperlink"/>
            <w:rFonts w:ascii="Times New Roman" w:hAnsi="Times New Roman" w:cs="Times New Roman"/>
            <w:noProof/>
            <w:color w:val="auto"/>
            <w:sz w:val="24"/>
            <w:szCs w:val="24"/>
          </w:rPr>
          <w:t>Tabel 3. 18 Tabel Kategor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0368D5">
          <w:rPr>
            <w:rStyle w:val="Hyperlink"/>
            <w:rFonts w:ascii="Times New Roman" w:hAnsi="Times New Roman" w:cs="Times New Roman"/>
            <w:noProof/>
            <w:color w:val="auto"/>
            <w:sz w:val="24"/>
            <w:szCs w:val="24"/>
          </w:rPr>
          <w:t>Tabel 3. 19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0368D5">
          <w:rPr>
            <w:rStyle w:val="Hyperlink"/>
            <w:rFonts w:ascii="Times New Roman" w:hAnsi="Times New Roman" w:cs="Times New Roman"/>
            <w:noProof/>
            <w:color w:val="auto"/>
            <w:sz w:val="24"/>
            <w:szCs w:val="24"/>
          </w:rPr>
          <w:t xml:space="preserve">Tabel 3. 20 Tabel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071FE1"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0368D5">
          <w:rPr>
            <w:rStyle w:val="Hyperlink"/>
            <w:rFonts w:ascii="Times New Roman" w:hAnsi="Times New Roman" w:cs="Times New Roman"/>
            <w:noProof/>
            <w:color w:val="auto"/>
            <w:sz w:val="24"/>
            <w:szCs w:val="24"/>
          </w:rPr>
          <w:t>Tabel 3. 21 Tabel Transaks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bCs/>
          <w:sz w:val="24"/>
          <w:szCs w:val="24"/>
          <w:lang w:val="en-US" w:eastAsia="ja-JP"/>
        </w:rPr>
        <w:fldChar w:fldCharType="begin"/>
      </w:r>
      <w:r w:rsidRPr="000368D5">
        <w:rPr>
          <w:rFonts w:ascii="Times New Roman" w:hAnsi="Times New Roman" w:cs="Times New Roman"/>
          <w:bCs/>
          <w:sz w:val="24"/>
          <w:szCs w:val="24"/>
          <w:lang w:val="en-US" w:eastAsia="ja-JP"/>
        </w:rPr>
        <w:instrText xml:space="preserve"> TOC \h \z \c "Tabel 4." </w:instrText>
      </w:r>
      <w:r w:rsidRPr="000368D5">
        <w:rPr>
          <w:rFonts w:ascii="Times New Roman" w:hAnsi="Times New Roman" w:cs="Times New Roman"/>
          <w:bCs/>
          <w:sz w:val="24"/>
          <w:szCs w:val="24"/>
          <w:lang w:val="en-US" w:eastAsia="ja-JP"/>
        </w:rPr>
        <w:fldChar w:fldCharType="separate"/>
      </w:r>
      <w:hyperlink w:anchor="_Toc74953582" w:history="1">
        <w:r w:rsidRPr="000368D5">
          <w:rPr>
            <w:rStyle w:val="Hyperlink"/>
            <w:rFonts w:ascii="Times New Roman" w:hAnsi="Times New Roman" w:cs="Times New Roman"/>
            <w:noProof/>
            <w:color w:val="auto"/>
            <w:sz w:val="24"/>
            <w:szCs w:val="24"/>
          </w:rPr>
          <w:t xml:space="preserve">Tabel 4. 1 Pengujian Black </w:t>
        </w:r>
        <w:r w:rsidRPr="000368D5">
          <w:rPr>
            <w:rStyle w:val="Hyperlink"/>
            <w:rFonts w:ascii="Times New Roman" w:hAnsi="Times New Roman" w:cs="Times New Roman"/>
            <w:i/>
            <w:noProof/>
            <w:color w:val="auto"/>
            <w:sz w:val="24"/>
            <w:szCs w:val="24"/>
          </w:rPr>
          <w:t>Box</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58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1</w:t>
        </w:r>
        <w:r w:rsidRPr="000368D5">
          <w:rPr>
            <w:rFonts w:ascii="Times New Roman" w:hAnsi="Times New Roman" w:cs="Times New Roman"/>
            <w:noProof/>
            <w:webHidden/>
            <w:sz w:val="24"/>
            <w:szCs w:val="24"/>
          </w:rPr>
          <w:fldChar w:fldCharType="end"/>
        </w:r>
      </w:hyperlink>
    </w:p>
    <w:p w:rsidR="00F97524" w:rsidRPr="00F97524" w:rsidRDefault="00F97524" w:rsidP="00F97524">
      <w:r w:rsidRPr="000368D5">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153219"/>
      <w:r>
        <w:rPr>
          <w:rFonts w:ascii="Times New Roman" w:hAnsi="Times New Roman" w:cs="Times New Roman"/>
          <w:noProof/>
          <w:color w:val="auto"/>
        </w:rPr>
        <w:t>DAFTAR GAMBAR</w:t>
      </w:r>
      <w:bookmarkEnd w:id="37"/>
    </w:p>
    <w:p w:rsidR="00DE79BA" w:rsidRPr="000368D5"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0368D5">
          <w:rPr>
            <w:rStyle w:val="Hyperlink"/>
            <w:rFonts w:ascii="Times New Roman" w:hAnsi="Times New Roman" w:cs="Times New Roman"/>
            <w:noProof/>
            <w:color w:val="auto"/>
            <w:sz w:val="24"/>
            <w:szCs w:val="24"/>
          </w:rPr>
          <w:t>Gambar 1. 1 Prototype Pressman (Pressman, 2015:42)</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0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4</w:t>
        </w:r>
        <w:r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000368D5" w:rsidRPr="000368D5">
          <w:rPr>
            <w:rStyle w:val="Hyperlink"/>
            <w:rFonts w:ascii="Times New Roman" w:hAnsi="Times New Roman" w:cs="Times New Roman"/>
            <w:noProof/>
            <w:color w:val="auto"/>
            <w:sz w:val="24"/>
            <w:szCs w:val="24"/>
          </w:rPr>
          <w:t>Gambar 2. 1 Struktur Organisasi Toko Bahan Bangunan Satri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1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000368D5" w:rsidRPr="000368D5">
          <w:rPr>
            <w:rStyle w:val="Hyperlink"/>
            <w:rFonts w:ascii="Times New Roman" w:hAnsi="Times New Roman" w:cs="Times New Roman"/>
            <w:noProof/>
            <w:color w:val="auto"/>
            <w:sz w:val="24"/>
            <w:szCs w:val="24"/>
          </w:rPr>
          <w:t xml:space="preserve">Gambar 2. 2 </w:t>
        </w:r>
        <w:r w:rsidR="000368D5" w:rsidRPr="000368D5">
          <w:rPr>
            <w:rStyle w:val="Hyperlink"/>
            <w:rFonts w:ascii="Times New Roman" w:hAnsi="Times New Roman" w:cs="Times New Roman"/>
            <w:i/>
            <w:noProof/>
            <w:color w:val="auto"/>
            <w:sz w:val="24"/>
            <w:szCs w:val="24"/>
          </w:rPr>
          <w:t>Boootsra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000368D5" w:rsidRPr="000368D5">
          <w:rPr>
            <w:rStyle w:val="Hyperlink"/>
            <w:rFonts w:ascii="Times New Roman" w:hAnsi="Times New Roman" w:cs="Times New Roman"/>
            <w:noProof/>
            <w:color w:val="auto"/>
            <w:sz w:val="24"/>
            <w:szCs w:val="24"/>
          </w:rPr>
          <w:t xml:space="preserve">Gambar 2. 3 </w:t>
        </w:r>
        <w:r w:rsidR="000368D5" w:rsidRPr="000368D5">
          <w:rPr>
            <w:rStyle w:val="Hyperlink"/>
            <w:rFonts w:ascii="Times New Roman" w:hAnsi="Times New Roman" w:cs="Times New Roman"/>
            <w:i/>
            <w:noProof/>
            <w:color w:val="auto"/>
            <w:sz w:val="24"/>
            <w:szCs w:val="24"/>
          </w:rPr>
          <w:t>Codeignit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000368D5" w:rsidRPr="000368D5">
          <w:rPr>
            <w:rStyle w:val="Hyperlink"/>
            <w:rFonts w:ascii="Times New Roman" w:hAnsi="Times New Roman" w:cs="Times New Roman"/>
            <w:noProof/>
            <w:color w:val="auto"/>
            <w:sz w:val="24"/>
            <w:szCs w:val="24"/>
          </w:rPr>
          <w:t xml:space="preserve">Gambar 2. 4 </w:t>
        </w:r>
        <w:r w:rsidR="000368D5" w:rsidRPr="000368D5">
          <w:rPr>
            <w:rStyle w:val="Hyperlink"/>
            <w:rFonts w:ascii="Times New Roman" w:hAnsi="Times New Roman" w:cs="Times New Roman"/>
            <w:i/>
            <w:noProof/>
            <w:color w:val="auto"/>
            <w:sz w:val="24"/>
            <w:szCs w:val="24"/>
          </w:rPr>
          <w:t>Google Chrom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000368D5" w:rsidRPr="000368D5">
          <w:rPr>
            <w:rStyle w:val="Hyperlink"/>
            <w:rFonts w:ascii="Times New Roman" w:hAnsi="Times New Roman" w:cs="Times New Roman"/>
            <w:noProof/>
            <w:color w:val="auto"/>
            <w:sz w:val="24"/>
            <w:szCs w:val="24"/>
          </w:rPr>
          <w:t xml:space="preserve">Gambar 2. 5 </w:t>
        </w:r>
        <w:r w:rsidR="000368D5" w:rsidRPr="000368D5">
          <w:rPr>
            <w:rStyle w:val="Hyperlink"/>
            <w:rFonts w:ascii="Times New Roman" w:hAnsi="Times New Roman" w:cs="Times New Roman"/>
            <w:i/>
            <w:noProof/>
            <w:color w:val="auto"/>
            <w:sz w:val="24"/>
            <w:szCs w:val="24"/>
          </w:rPr>
          <w:t>Visual Studio Cod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000368D5" w:rsidRPr="000368D5">
          <w:rPr>
            <w:rStyle w:val="Hyperlink"/>
            <w:rFonts w:ascii="Times New Roman" w:hAnsi="Times New Roman" w:cs="Times New Roman"/>
            <w:noProof/>
            <w:color w:val="auto"/>
            <w:sz w:val="24"/>
            <w:szCs w:val="24"/>
          </w:rPr>
          <w:t xml:space="preserve">Gambar 2. 6 </w:t>
        </w:r>
        <w:r w:rsidR="000368D5" w:rsidRPr="000368D5">
          <w:rPr>
            <w:rStyle w:val="Hyperlink"/>
            <w:rFonts w:ascii="Times New Roman" w:hAnsi="Times New Roman" w:cs="Times New Roman"/>
            <w:i/>
            <w:noProof/>
            <w:color w:val="auto"/>
            <w:sz w:val="24"/>
            <w:szCs w:val="24"/>
          </w:rPr>
          <w:t>MYSQ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000368D5" w:rsidRPr="000368D5">
          <w:rPr>
            <w:rStyle w:val="Hyperlink"/>
            <w:rFonts w:ascii="Times New Roman" w:hAnsi="Times New Roman" w:cs="Times New Roman"/>
            <w:noProof/>
            <w:color w:val="auto"/>
            <w:sz w:val="24"/>
            <w:szCs w:val="24"/>
          </w:rPr>
          <w:t xml:space="preserve">Gambar 2. 7 </w:t>
        </w:r>
        <w:r w:rsidR="000368D5" w:rsidRPr="000368D5">
          <w:rPr>
            <w:rStyle w:val="Hyperlink"/>
            <w:rFonts w:ascii="Times New Roman" w:hAnsi="Times New Roman" w:cs="Times New Roman"/>
            <w:i/>
            <w:noProof/>
            <w:color w:val="auto"/>
            <w:sz w:val="24"/>
            <w:szCs w:val="24"/>
          </w:rPr>
          <w:t>XAMP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000368D5" w:rsidRPr="000368D5">
          <w:rPr>
            <w:rStyle w:val="Hyperlink"/>
            <w:rFonts w:ascii="Times New Roman" w:hAnsi="Times New Roman" w:cs="Times New Roman"/>
            <w:noProof/>
            <w:color w:val="auto"/>
            <w:sz w:val="24"/>
            <w:szCs w:val="24"/>
          </w:rPr>
          <w:t xml:space="preserve">Gambar 2. 8 </w:t>
        </w:r>
        <w:r w:rsidR="000368D5" w:rsidRPr="000368D5">
          <w:rPr>
            <w:rStyle w:val="Hyperlink"/>
            <w:rFonts w:ascii="Times New Roman" w:hAnsi="Times New Roman" w:cs="Times New Roman"/>
            <w:i/>
            <w:noProof/>
            <w:color w:val="auto"/>
            <w:sz w:val="24"/>
            <w:szCs w:val="24"/>
          </w:rPr>
          <w:t>Visual Paradig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000368D5" w:rsidRPr="000368D5">
          <w:rPr>
            <w:rStyle w:val="Hyperlink"/>
            <w:rFonts w:ascii="Times New Roman" w:hAnsi="Times New Roman" w:cs="Times New Roman"/>
            <w:noProof/>
            <w:color w:val="auto"/>
            <w:sz w:val="24"/>
            <w:szCs w:val="24"/>
          </w:rPr>
          <w:t xml:space="preserve">Gambar 2. 9 </w:t>
        </w:r>
        <w:r w:rsidR="000368D5" w:rsidRPr="000368D5">
          <w:rPr>
            <w:rStyle w:val="Hyperlink"/>
            <w:rFonts w:ascii="Times New Roman" w:hAnsi="Times New Roman" w:cs="Times New Roman"/>
            <w:i/>
            <w:noProof/>
            <w:color w:val="auto"/>
            <w:sz w:val="24"/>
            <w:szCs w:val="24"/>
          </w:rPr>
          <w:t>Balsamiq Mocku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000368D5" w:rsidRPr="000368D5">
          <w:rPr>
            <w:rStyle w:val="Hyperlink"/>
            <w:rFonts w:ascii="Times New Roman" w:hAnsi="Times New Roman" w:cs="Times New Roman"/>
            <w:noProof/>
            <w:color w:val="auto"/>
            <w:sz w:val="24"/>
            <w:szCs w:val="24"/>
          </w:rPr>
          <w:t>Gambar 2. 10 Corel Draw Graphic Suite 2020</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000368D5" w:rsidRPr="000368D5">
          <w:rPr>
            <w:rStyle w:val="Hyperlink"/>
            <w:rFonts w:ascii="Times New Roman" w:hAnsi="Times New Roman" w:cs="Times New Roman"/>
            <w:noProof/>
            <w:color w:val="auto"/>
            <w:sz w:val="24"/>
            <w:szCs w:val="24"/>
          </w:rPr>
          <w:t xml:space="preserve">Gambar 3. 1 Analisis Proses Bisnis Pengelolaan </w:t>
        </w:r>
        <w:r w:rsidR="000368D5" w:rsidRPr="000368D5">
          <w:rPr>
            <w:rStyle w:val="Hyperlink"/>
            <w:rFonts w:ascii="Times New Roman" w:hAnsi="Times New Roman" w:cs="Times New Roman"/>
            <w:i/>
            <w:noProof/>
            <w:color w:val="auto"/>
            <w:sz w:val="24"/>
            <w:szCs w:val="24"/>
          </w:rPr>
          <w:t>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5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000368D5" w:rsidRPr="000368D5">
          <w:rPr>
            <w:rStyle w:val="Hyperlink"/>
            <w:rFonts w:ascii="Times New Roman" w:hAnsi="Times New Roman" w:cs="Times New Roman"/>
            <w:noProof/>
            <w:color w:val="auto"/>
            <w:sz w:val="24"/>
            <w:szCs w:val="24"/>
          </w:rPr>
          <w:t>Gambar 3. 2 Analisis Proses Bisnis dari Pelanggan k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000368D5" w:rsidRPr="000368D5">
          <w:rPr>
            <w:rStyle w:val="Hyperlink"/>
            <w:rFonts w:ascii="Times New Roman" w:hAnsi="Times New Roman" w:cs="Times New Roman"/>
            <w:noProof/>
            <w:color w:val="auto"/>
            <w:sz w:val="24"/>
            <w:szCs w:val="24"/>
          </w:rPr>
          <w:t xml:space="preserve">Gambar 3. 3 </w:t>
        </w:r>
        <w:r w:rsidR="000368D5" w:rsidRPr="000368D5">
          <w:rPr>
            <w:rStyle w:val="Hyperlink"/>
            <w:rFonts w:ascii="Times New Roman" w:hAnsi="Times New Roman" w:cs="Times New Roman"/>
            <w:i/>
            <w:noProof/>
            <w:color w:val="auto"/>
            <w:sz w:val="24"/>
            <w:szCs w:val="24"/>
          </w:rPr>
          <w:t>Usecas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000368D5" w:rsidRPr="000368D5">
          <w:rPr>
            <w:rStyle w:val="Hyperlink"/>
            <w:rFonts w:ascii="Times New Roman" w:hAnsi="Times New Roman" w:cs="Times New Roman"/>
            <w:noProof/>
            <w:color w:val="auto"/>
            <w:sz w:val="24"/>
            <w:szCs w:val="24"/>
          </w:rPr>
          <w:t xml:space="preserve">Gambar 3. 4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w:t>
        </w:r>
        <w:r w:rsidR="000368D5" w:rsidRPr="000368D5">
          <w:rPr>
            <w:rStyle w:val="Hyperlink"/>
            <w:rFonts w:ascii="Times New Roman" w:hAnsi="Times New Roman" w:cs="Times New Roman"/>
            <w:i/>
            <w:noProof/>
            <w:color w:val="auto"/>
            <w:sz w:val="24"/>
            <w:szCs w:val="24"/>
          </w:rPr>
          <w:t>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000368D5" w:rsidRPr="000368D5">
          <w:rPr>
            <w:rStyle w:val="Hyperlink"/>
            <w:rFonts w:ascii="Times New Roman" w:hAnsi="Times New Roman" w:cs="Times New Roman"/>
            <w:noProof/>
            <w:color w:val="auto"/>
            <w:sz w:val="24"/>
            <w:szCs w:val="24"/>
          </w:rPr>
          <w:t xml:space="preserve">Gambar 3. 5 </w:t>
        </w:r>
        <w:r w:rsidR="000368D5" w:rsidRPr="000368D5">
          <w:rPr>
            <w:rStyle w:val="Hyperlink"/>
            <w:rFonts w:ascii="Times New Roman" w:hAnsi="Times New Roman" w:cs="Times New Roman"/>
            <w:i/>
            <w:noProof/>
            <w:color w:val="auto"/>
            <w:sz w:val="24"/>
            <w:szCs w:val="24"/>
          </w:rPr>
          <w:t>Swimlan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000368D5" w:rsidRPr="000368D5">
          <w:rPr>
            <w:rStyle w:val="Hyperlink"/>
            <w:rFonts w:ascii="Times New Roman" w:hAnsi="Times New Roman" w:cs="Times New Roman"/>
            <w:noProof/>
            <w:color w:val="auto"/>
            <w:sz w:val="24"/>
            <w:szCs w:val="24"/>
          </w:rPr>
          <w:t xml:space="preserve">Gambar 3. 6 </w:t>
        </w:r>
        <w:r w:rsidR="000368D5" w:rsidRPr="000368D5">
          <w:rPr>
            <w:rStyle w:val="Hyperlink"/>
            <w:rFonts w:ascii="Times New Roman" w:hAnsi="Times New Roman" w:cs="Times New Roman"/>
            <w:i/>
            <w:noProof/>
            <w:color w:val="auto"/>
            <w:sz w:val="24"/>
            <w:szCs w:val="24"/>
          </w:rPr>
          <w:t>Swimlane Diagra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000368D5" w:rsidRPr="000368D5">
          <w:rPr>
            <w:rStyle w:val="Hyperlink"/>
            <w:rFonts w:ascii="Times New Roman" w:hAnsi="Times New Roman" w:cs="Times New Roman"/>
            <w:noProof/>
            <w:color w:val="auto"/>
            <w:sz w:val="24"/>
            <w:szCs w:val="24"/>
          </w:rPr>
          <w:t xml:space="preserve">Gambar 3. 7 </w:t>
        </w:r>
        <w:r w:rsidR="000368D5" w:rsidRPr="000368D5">
          <w:rPr>
            <w:rStyle w:val="Hyperlink"/>
            <w:rFonts w:ascii="Times New Roman" w:hAnsi="Times New Roman" w:cs="Times New Roman"/>
            <w:i/>
            <w:noProof/>
            <w:color w:val="auto"/>
            <w:sz w:val="24"/>
            <w:szCs w:val="24"/>
          </w:rPr>
          <w:t>Swimlane Diagram 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000368D5" w:rsidRPr="000368D5">
          <w:rPr>
            <w:rStyle w:val="Hyperlink"/>
            <w:rFonts w:ascii="Times New Roman" w:hAnsi="Times New Roman" w:cs="Times New Roman"/>
            <w:noProof/>
            <w:color w:val="auto"/>
            <w:sz w:val="24"/>
            <w:szCs w:val="24"/>
          </w:rPr>
          <w:t xml:space="preserve">Gambar 3. 8 </w:t>
        </w:r>
        <w:r w:rsidR="000368D5" w:rsidRPr="000368D5">
          <w:rPr>
            <w:rStyle w:val="Hyperlink"/>
            <w:rFonts w:ascii="Times New Roman" w:hAnsi="Times New Roman" w:cs="Times New Roman"/>
            <w:i/>
            <w:noProof/>
            <w:color w:val="auto"/>
            <w:sz w:val="24"/>
            <w:szCs w:val="24"/>
          </w:rPr>
          <w:t>Swimlane Diagram Us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000368D5" w:rsidRPr="000368D5">
          <w:rPr>
            <w:rStyle w:val="Hyperlink"/>
            <w:rFonts w:ascii="Times New Roman" w:hAnsi="Times New Roman" w:cs="Times New Roman"/>
            <w:noProof/>
            <w:color w:val="auto"/>
            <w:sz w:val="24"/>
            <w:szCs w:val="24"/>
          </w:rPr>
          <w:t xml:space="preserve">Gambar 3. 9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000368D5" w:rsidRPr="000368D5">
          <w:rPr>
            <w:rStyle w:val="Hyperlink"/>
            <w:rFonts w:ascii="Times New Roman" w:hAnsi="Times New Roman" w:cs="Times New Roman"/>
            <w:noProof/>
            <w:color w:val="auto"/>
            <w:sz w:val="24"/>
            <w:szCs w:val="24"/>
          </w:rPr>
          <w:t xml:space="preserve">Gambar 3. 10 </w:t>
        </w:r>
        <w:r w:rsidR="000368D5" w:rsidRPr="000368D5">
          <w:rPr>
            <w:rStyle w:val="Hyperlink"/>
            <w:rFonts w:ascii="Times New Roman" w:hAnsi="Times New Roman" w:cs="Times New Roman"/>
            <w:i/>
            <w:noProof/>
            <w:color w:val="auto"/>
            <w:sz w:val="24"/>
            <w:szCs w:val="24"/>
          </w:rPr>
          <w:t>Swimlane Diagram Custom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000368D5" w:rsidRPr="000368D5">
          <w:rPr>
            <w:rStyle w:val="Hyperlink"/>
            <w:rFonts w:ascii="Times New Roman" w:hAnsi="Times New Roman" w:cs="Times New Roman"/>
            <w:noProof/>
            <w:color w:val="auto"/>
            <w:sz w:val="24"/>
            <w:szCs w:val="24"/>
          </w:rPr>
          <w:t xml:space="preserve">Gambar 3. 11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000368D5" w:rsidRPr="000368D5">
          <w:rPr>
            <w:rStyle w:val="Hyperlink"/>
            <w:rFonts w:ascii="Times New Roman" w:hAnsi="Times New Roman" w:cs="Times New Roman"/>
            <w:noProof/>
            <w:color w:val="auto"/>
            <w:sz w:val="24"/>
            <w:szCs w:val="24"/>
          </w:rPr>
          <w:t xml:space="preserve">Gambar 3. 12 </w:t>
        </w:r>
        <w:r w:rsidR="000368D5" w:rsidRPr="000368D5">
          <w:rPr>
            <w:rStyle w:val="Hyperlink"/>
            <w:rFonts w:ascii="Times New Roman" w:hAnsi="Times New Roman" w:cs="Times New Roman"/>
            <w:i/>
            <w:noProof/>
            <w:color w:val="auto"/>
            <w:sz w:val="24"/>
            <w:szCs w:val="24"/>
          </w:rPr>
          <w:t>Class Diagram</w:t>
        </w:r>
        <w:r w:rsidR="000368D5" w:rsidRPr="000368D5">
          <w:rPr>
            <w:rStyle w:val="Hyperlink"/>
            <w:rFonts w:ascii="Times New Roman" w:hAnsi="Times New Roman" w:cs="Times New Roman"/>
            <w:noProof/>
            <w:color w:val="auto"/>
            <w:sz w:val="24"/>
            <w:szCs w:val="24"/>
          </w:rPr>
          <w:t xml:space="preserv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000368D5" w:rsidRPr="000368D5">
          <w:rPr>
            <w:rStyle w:val="Hyperlink"/>
            <w:rFonts w:ascii="Times New Roman" w:hAnsi="Times New Roman" w:cs="Times New Roman"/>
            <w:noProof/>
            <w:color w:val="auto"/>
            <w:sz w:val="24"/>
            <w:szCs w:val="24"/>
          </w:rPr>
          <w:t>Gambar 3. 13 Sequence Diagram 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000368D5" w:rsidRPr="000368D5">
          <w:rPr>
            <w:rStyle w:val="Hyperlink"/>
            <w:rFonts w:ascii="Times New Roman" w:hAnsi="Times New Roman" w:cs="Times New Roman"/>
            <w:noProof/>
            <w:color w:val="auto"/>
            <w:sz w:val="24"/>
            <w:szCs w:val="24"/>
          </w:rPr>
          <w:t xml:space="preserve">Gambar 3. 14 </w:t>
        </w:r>
        <w:r w:rsidR="000368D5" w:rsidRPr="000368D5">
          <w:rPr>
            <w:rStyle w:val="Hyperlink"/>
            <w:rFonts w:ascii="Times New Roman" w:hAnsi="Times New Roman" w:cs="Times New Roman"/>
            <w:i/>
            <w:noProof/>
            <w:color w:val="auto"/>
            <w:sz w:val="24"/>
            <w:szCs w:val="24"/>
          </w:rPr>
          <w:t>Sequenc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000368D5" w:rsidRPr="000368D5">
          <w:rPr>
            <w:rStyle w:val="Hyperlink"/>
            <w:rFonts w:ascii="Times New Roman" w:hAnsi="Times New Roman" w:cs="Times New Roman"/>
            <w:noProof/>
            <w:color w:val="auto"/>
            <w:sz w:val="24"/>
            <w:szCs w:val="24"/>
          </w:rPr>
          <w:t xml:space="preserve">Gambar 3. 15 </w:t>
        </w:r>
        <w:r w:rsidR="000368D5" w:rsidRPr="000368D5">
          <w:rPr>
            <w:rStyle w:val="Hyperlink"/>
            <w:rFonts w:ascii="Times New Roman" w:hAnsi="Times New Roman" w:cs="Times New Roman"/>
            <w:i/>
            <w:noProof/>
            <w:color w:val="auto"/>
            <w:sz w:val="24"/>
            <w:szCs w:val="24"/>
          </w:rPr>
          <w:t>Sequenc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000368D5" w:rsidRPr="000368D5">
          <w:rPr>
            <w:rStyle w:val="Hyperlink"/>
            <w:rFonts w:ascii="Times New Roman" w:hAnsi="Times New Roman" w:cs="Times New Roman"/>
            <w:noProof/>
            <w:color w:val="auto"/>
            <w:sz w:val="24"/>
            <w:szCs w:val="24"/>
          </w:rPr>
          <w:t xml:space="preserve">Gambar 3. 16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000368D5" w:rsidRPr="000368D5">
          <w:rPr>
            <w:rStyle w:val="Hyperlink"/>
            <w:rFonts w:ascii="Times New Roman" w:hAnsi="Times New Roman" w:cs="Times New Roman"/>
            <w:noProof/>
            <w:color w:val="auto"/>
            <w:sz w:val="24"/>
            <w:szCs w:val="24"/>
          </w:rPr>
          <w:t xml:space="preserve">Gambar 3. 17 </w:t>
        </w:r>
        <w:r w:rsidR="000368D5" w:rsidRPr="000368D5">
          <w:rPr>
            <w:rStyle w:val="Hyperlink"/>
            <w:rFonts w:ascii="Times New Roman" w:hAnsi="Times New Roman" w:cs="Times New Roman"/>
            <w:i/>
            <w:noProof/>
            <w:color w:val="auto"/>
            <w:sz w:val="24"/>
            <w:szCs w:val="24"/>
          </w:rPr>
          <w:t>Sequence Diagram 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000368D5" w:rsidRPr="000368D5">
          <w:rPr>
            <w:rStyle w:val="Hyperlink"/>
            <w:rFonts w:ascii="Times New Roman" w:hAnsi="Times New Roman" w:cs="Times New Roman"/>
            <w:noProof/>
            <w:color w:val="auto"/>
            <w:sz w:val="24"/>
            <w:szCs w:val="24"/>
          </w:rPr>
          <w:t xml:space="preserve">Gambar 3. 18 </w:t>
        </w:r>
        <w:r w:rsidR="000368D5" w:rsidRPr="000368D5">
          <w:rPr>
            <w:rStyle w:val="Hyperlink"/>
            <w:rFonts w:ascii="Times New Roman" w:hAnsi="Times New Roman" w:cs="Times New Roman"/>
            <w:i/>
            <w:noProof/>
            <w:color w:val="auto"/>
            <w:sz w:val="24"/>
            <w:szCs w:val="24"/>
          </w:rPr>
          <w:t>Sequence Diagram Us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000368D5" w:rsidRPr="000368D5">
          <w:rPr>
            <w:rStyle w:val="Hyperlink"/>
            <w:rFonts w:ascii="Times New Roman" w:hAnsi="Times New Roman" w:cs="Times New Roman"/>
            <w:noProof/>
            <w:color w:val="auto"/>
            <w:sz w:val="24"/>
            <w:szCs w:val="24"/>
          </w:rPr>
          <w:t xml:space="preserve">Gambar 3. 19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000368D5" w:rsidRPr="000368D5">
          <w:rPr>
            <w:rStyle w:val="Hyperlink"/>
            <w:rFonts w:ascii="Times New Roman" w:hAnsi="Times New Roman" w:cs="Times New Roman"/>
            <w:noProof/>
            <w:color w:val="auto"/>
            <w:sz w:val="24"/>
            <w:szCs w:val="24"/>
          </w:rPr>
          <w:t xml:space="preserve">Gambar 3. 20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000368D5" w:rsidRPr="000368D5">
          <w:rPr>
            <w:rStyle w:val="Hyperlink"/>
            <w:rFonts w:ascii="Times New Roman" w:hAnsi="Times New Roman" w:cs="Times New Roman"/>
            <w:noProof/>
            <w:color w:val="auto"/>
            <w:sz w:val="24"/>
            <w:szCs w:val="24"/>
          </w:rPr>
          <w:t xml:space="preserve">Gambar 3. 21 </w:t>
        </w:r>
        <w:r w:rsidR="000368D5" w:rsidRPr="000368D5">
          <w:rPr>
            <w:rStyle w:val="Hyperlink"/>
            <w:rFonts w:ascii="Times New Roman" w:hAnsi="Times New Roman" w:cs="Times New Roman"/>
            <w:i/>
            <w:noProof/>
            <w:color w:val="auto"/>
            <w:sz w:val="24"/>
            <w:szCs w:val="24"/>
          </w:rPr>
          <w:t>ERD</w:t>
        </w:r>
        <w:r w:rsidR="000368D5" w:rsidRPr="000368D5">
          <w:rPr>
            <w:rStyle w:val="Hyperlink"/>
            <w:rFonts w:ascii="Times New Roman" w:hAnsi="Times New Roman" w:cs="Times New Roman"/>
            <w:noProof/>
            <w:color w:val="auto"/>
            <w:sz w:val="24"/>
            <w:szCs w:val="24"/>
          </w:rPr>
          <w:t xml:space="preserv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000368D5" w:rsidRPr="000368D5">
          <w:rPr>
            <w:rStyle w:val="Hyperlink"/>
            <w:rFonts w:ascii="Times New Roman" w:hAnsi="Times New Roman" w:cs="Times New Roman"/>
            <w:noProof/>
            <w:color w:val="auto"/>
            <w:sz w:val="24"/>
            <w:szCs w:val="24"/>
          </w:rPr>
          <w:t>Gambar 3. 22 Struktur Menu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000368D5" w:rsidRPr="000368D5">
          <w:rPr>
            <w:rStyle w:val="Hyperlink"/>
            <w:rFonts w:ascii="Times New Roman" w:hAnsi="Times New Roman" w:cs="Times New Roman"/>
            <w:noProof/>
            <w:color w:val="auto"/>
            <w:sz w:val="24"/>
            <w:szCs w:val="24"/>
          </w:rPr>
          <w:t xml:space="preserve">Gambar 3. 23 Antarmuka Halaman </w:t>
        </w:r>
        <w:r w:rsidR="000368D5" w:rsidRPr="000368D5">
          <w:rPr>
            <w:rStyle w:val="Hyperlink"/>
            <w:rFonts w:ascii="Times New Roman" w:hAnsi="Times New Roman" w:cs="Times New Roman"/>
            <w:i/>
            <w:noProof/>
            <w:color w:val="auto"/>
            <w:sz w:val="24"/>
            <w:szCs w:val="24"/>
          </w:rPr>
          <w:t>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000368D5" w:rsidRPr="000368D5">
          <w:rPr>
            <w:rStyle w:val="Hyperlink"/>
            <w:rFonts w:ascii="Times New Roman" w:hAnsi="Times New Roman" w:cs="Times New Roman"/>
            <w:noProof/>
            <w:color w:val="auto"/>
            <w:sz w:val="24"/>
            <w:szCs w:val="24"/>
          </w:rPr>
          <w:t>Gambar 3. 24 Antarmuka Halaman Adm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000368D5" w:rsidRPr="000368D5">
          <w:rPr>
            <w:rStyle w:val="Hyperlink"/>
            <w:rFonts w:ascii="Times New Roman" w:hAnsi="Times New Roman" w:cs="Times New Roman"/>
            <w:noProof/>
            <w:color w:val="auto"/>
            <w:sz w:val="24"/>
            <w:szCs w:val="24"/>
          </w:rPr>
          <w:t>Gambar 3. 25 Antarmuka Halaman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000368D5" w:rsidRPr="000368D5">
          <w:rPr>
            <w:rStyle w:val="Hyperlink"/>
            <w:rFonts w:ascii="Times New Roman" w:hAnsi="Times New Roman" w:cs="Times New Roman"/>
            <w:noProof/>
            <w:color w:val="auto"/>
            <w:sz w:val="24"/>
            <w:szCs w:val="24"/>
          </w:rPr>
          <w:t>Gambar 3. 26 Antarmuka Halaman Tam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000368D5" w:rsidRPr="000368D5">
          <w:rPr>
            <w:rStyle w:val="Hyperlink"/>
            <w:rFonts w:ascii="Times New Roman" w:hAnsi="Times New Roman" w:cs="Times New Roman"/>
            <w:noProof/>
            <w:color w:val="auto"/>
            <w:sz w:val="24"/>
            <w:szCs w:val="24"/>
          </w:rPr>
          <w:t>Gambar 3. 27 Antarmuka Halaman U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000368D5" w:rsidRPr="000368D5">
          <w:rPr>
            <w:rStyle w:val="Hyperlink"/>
            <w:rFonts w:ascii="Times New Roman" w:hAnsi="Times New Roman" w:cs="Times New Roman"/>
            <w:noProof/>
            <w:color w:val="auto"/>
            <w:sz w:val="24"/>
            <w:szCs w:val="24"/>
          </w:rPr>
          <w:t>Gambar 3. 28 Antarmuka Halaman Admin Menu Hapus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000368D5" w:rsidRPr="000368D5">
          <w:rPr>
            <w:rStyle w:val="Hyperlink"/>
            <w:rFonts w:ascii="Times New Roman" w:hAnsi="Times New Roman" w:cs="Times New Roman"/>
            <w:noProof/>
            <w:color w:val="auto"/>
            <w:sz w:val="24"/>
            <w:szCs w:val="24"/>
          </w:rPr>
          <w:t>Gambar 3. 29 Antarmuka Halaman Admin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000368D5" w:rsidRPr="000368D5">
          <w:rPr>
            <w:rStyle w:val="Hyperlink"/>
            <w:rFonts w:ascii="Times New Roman" w:hAnsi="Times New Roman" w:cs="Times New Roman"/>
            <w:noProof/>
            <w:color w:val="auto"/>
            <w:sz w:val="24"/>
            <w:szCs w:val="24"/>
          </w:rPr>
          <w:t>Gambar 3. 30 Antarmuka Halaman Kasi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000368D5" w:rsidRPr="000368D5">
          <w:rPr>
            <w:rStyle w:val="Hyperlink"/>
            <w:rFonts w:ascii="Times New Roman" w:hAnsi="Times New Roman" w:cs="Times New Roman"/>
            <w:noProof/>
            <w:color w:val="auto"/>
            <w:sz w:val="24"/>
            <w:szCs w:val="24"/>
          </w:rPr>
          <w:t>Gambar 3. 31 Antarmuka Halaman Kasir Menu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000368D5" w:rsidRPr="000368D5">
          <w:rPr>
            <w:rStyle w:val="Hyperlink"/>
            <w:rFonts w:ascii="Times New Roman" w:hAnsi="Times New Roman" w:cs="Times New Roman"/>
            <w:noProof/>
            <w:color w:val="auto"/>
            <w:sz w:val="24"/>
            <w:szCs w:val="24"/>
          </w:rPr>
          <w:t>Gambar 3. 32 Antarmuka Halaman Kasir Menu Tam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000368D5" w:rsidRPr="000368D5">
          <w:rPr>
            <w:rStyle w:val="Hyperlink"/>
            <w:rFonts w:ascii="Times New Roman" w:hAnsi="Times New Roman" w:cs="Times New Roman"/>
            <w:noProof/>
            <w:color w:val="auto"/>
            <w:sz w:val="24"/>
            <w:szCs w:val="24"/>
          </w:rPr>
          <w:t>Gambar 3. 33 Antarmuka Halaman Kasir Menu U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000368D5" w:rsidRPr="000368D5">
          <w:rPr>
            <w:rStyle w:val="Hyperlink"/>
            <w:rFonts w:ascii="Times New Roman" w:hAnsi="Times New Roman" w:cs="Times New Roman"/>
            <w:noProof/>
            <w:color w:val="auto"/>
            <w:sz w:val="24"/>
            <w:szCs w:val="24"/>
          </w:rPr>
          <w:t>Gambar 3. 34 Antarmuka Halaman Kasir Menu Hapus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000368D5" w:rsidRPr="000368D5">
          <w:rPr>
            <w:rStyle w:val="Hyperlink"/>
            <w:rFonts w:ascii="Times New Roman" w:hAnsi="Times New Roman" w:cs="Times New Roman"/>
            <w:noProof/>
            <w:color w:val="auto"/>
            <w:sz w:val="24"/>
            <w:szCs w:val="24"/>
          </w:rPr>
          <w:t>Gambar 3. 35 Antarmuka Halaman Kasir Menu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000368D5" w:rsidRPr="000368D5">
          <w:rPr>
            <w:rStyle w:val="Hyperlink"/>
            <w:rFonts w:ascii="Times New Roman" w:hAnsi="Times New Roman" w:cs="Times New Roman"/>
            <w:noProof/>
            <w:color w:val="auto"/>
            <w:sz w:val="24"/>
            <w:szCs w:val="24"/>
          </w:rPr>
          <w:t>Gambar 3. 36 Antarmuka Halaman Kasir Menu Tam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000368D5" w:rsidRPr="000368D5">
          <w:rPr>
            <w:rStyle w:val="Hyperlink"/>
            <w:rFonts w:ascii="Times New Roman" w:hAnsi="Times New Roman" w:cs="Times New Roman"/>
            <w:noProof/>
            <w:color w:val="auto"/>
            <w:sz w:val="24"/>
            <w:szCs w:val="24"/>
          </w:rPr>
          <w:t>Gambar 3. 37 Antarmuka Halaman Kasir Menu U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000368D5" w:rsidRPr="000368D5">
          <w:rPr>
            <w:rStyle w:val="Hyperlink"/>
            <w:rFonts w:ascii="Times New Roman" w:hAnsi="Times New Roman" w:cs="Times New Roman"/>
            <w:noProof/>
            <w:color w:val="auto"/>
            <w:sz w:val="24"/>
            <w:szCs w:val="24"/>
          </w:rPr>
          <w:t>Gambar 3. 38 Antarmuka Halaman Kasir Menu Hapu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000368D5" w:rsidRPr="000368D5">
          <w:rPr>
            <w:rStyle w:val="Hyperlink"/>
            <w:rFonts w:ascii="Times New Roman" w:hAnsi="Times New Roman" w:cs="Times New Roman"/>
            <w:noProof/>
            <w:color w:val="auto"/>
            <w:sz w:val="24"/>
            <w:szCs w:val="24"/>
          </w:rPr>
          <w:t>Gambar 3. 39 Antarmuka Halaman Kasir Menu Prose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000368D5" w:rsidRPr="000368D5">
          <w:rPr>
            <w:rStyle w:val="Hyperlink"/>
            <w:rFonts w:ascii="Times New Roman" w:hAnsi="Times New Roman" w:cs="Times New Roman"/>
            <w:noProof/>
            <w:color w:val="auto"/>
            <w:sz w:val="24"/>
            <w:szCs w:val="24"/>
          </w:rPr>
          <w:t>Gambar 3. 40 Antarmuka Halaman Admin Menu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000368D5" w:rsidRPr="000368D5">
          <w:rPr>
            <w:rStyle w:val="Hyperlink"/>
            <w:rFonts w:ascii="Times New Roman" w:hAnsi="Times New Roman" w:cs="Times New Roman"/>
            <w:noProof/>
            <w:color w:val="auto"/>
            <w:sz w:val="24"/>
            <w:szCs w:val="24"/>
          </w:rPr>
          <w:t>Gambar 3. 41 Antarmuka Halaman Admin Menu Tambah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000368D5" w:rsidRPr="000368D5">
          <w:rPr>
            <w:rStyle w:val="Hyperlink"/>
            <w:rFonts w:ascii="Times New Roman" w:hAnsi="Times New Roman" w:cs="Times New Roman"/>
            <w:noProof/>
            <w:color w:val="auto"/>
            <w:sz w:val="24"/>
            <w:szCs w:val="24"/>
          </w:rPr>
          <w:t>Gambar 3. 42 Antarmuka Halaman Admin Menu Hapus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000368D5" w:rsidRPr="000368D5">
          <w:rPr>
            <w:rStyle w:val="Hyperlink"/>
            <w:rFonts w:ascii="Times New Roman" w:hAnsi="Times New Roman" w:cs="Times New Roman"/>
            <w:noProof/>
            <w:color w:val="auto"/>
            <w:sz w:val="24"/>
            <w:szCs w:val="24"/>
          </w:rPr>
          <w:t>Gambar 3. 43 Antarmuka Halaman Kasir Menu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000368D5" w:rsidRPr="000368D5">
          <w:rPr>
            <w:rStyle w:val="Hyperlink"/>
            <w:rFonts w:ascii="Times New Roman" w:hAnsi="Times New Roman" w:cs="Times New Roman"/>
            <w:noProof/>
            <w:color w:val="auto"/>
            <w:sz w:val="24"/>
            <w:szCs w:val="24"/>
          </w:rPr>
          <w:t>Gambar 3. 44 Antarmuka Halaman Kasir Menu Tambah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000368D5" w:rsidRPr="000368D5">
          <w:rPr>
            <w:rStyle w:val="Hyperlink"/>
            <w:rFonts w:ascii="Times New Roman" w:hAnsi="Times New Roman" w:cs="Times New Roman"/>
            <w:noProof/>
            <w:color w:val="auto"/>
            <w:sz w:val="24"/>
            <w:szCs w:val="24"/>
          </w:rPr>
          <w:t>Gambar 3. 45 Antarmuka Halaman Admin Menu Hapus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000368D5" w:rsidRPr="000368D5">
          <w:rPr>
            <w:rStyle w:val="Hyperlink"/>
            <w:rFonts w:ascii="Times New Roman" w:hAnsi="Times New Roman" w:cs="Times New Roman"/>
            <w:noProof/>
            <w:color w:val="auto"/>
            <w:sz w:val="24"/>
            <w:szCs w:val="24"/>
          </w:rPr>
          <w:t xml:space="preserve">Gambar 3. 46 Antarmuka Halaman Admin Menu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000368D5" w:rsidRPr="000368D5">
          <w:rPr>
            <w:rStyle w:val="Hyperlink"/>
            <w:rFonts w:ascii="Times New Roman" w:hAnsi="Times New Roman" w:cs="Times New Roman"/>
            <w:noProof/>
            <w:color w:val="auto"/>
            <w:sz w:val="24"/>
            <w:szCs w:val="24"/>
          </w:rPr>
          <w:t xml:space="preserve">Gambar 3. 47 Antarmuka Halaman Admin Menu Tam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000368D5" w:rsidRPr="000368D5">
          <w:rPr>
            <w:rStyle w:val="Hyperlink"/>
            <w:rFonts w:ascii="Times New Roman" w:hAnsi="Times New Roman" w:cs="Times New Roman"/>
            <w:noProof/>
            <w:color w:val="auto"/>
            <w:sz w:val="24"/>
            <w:szCs w:val="24"/>
          </w:rPr>
          <w:t xml:space="preserve">Gambar 3. 48 Antarmuka Halaman Admin Menu U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000368D5" w:rsidRPr="000368D5">
          <w:rPr>
            <w:rStyle w:val="Hyperlink"/>
            <w:rFonts w:ascii="Times New Roman" w:hAnsi="Times New Roman" w:cs="Times New Roman"/>
            <w:noProof/>
            <w:color w:val="auto"/>
            <w:sz w:val="24"/>
            <w:szCs w:val="24"/>
          </w:rPr>
          <w:t>Gambar 3. 49 Antarmuka Halaman Admin Menu Hapus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000368D5" w:rsidRPr="000368D5">
          <w:rPr>
            <w:rStyle w:val="Hyperlink"/>
            <w:rFonts w:ascii="Times New Roman" w:hAnsi="Times New Roman" w:cs="Times New Roman"/>
            <w:noProof/>
            <w:color w:val="auto"/>
            <w:sz w:val="24"/>
            <w:szCs w:val="24"/>
          </w:rPr>
          <w:t>Gambar 3. 50 Antarmuka Halaman Admin Menu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000368D5" w:rsidRPr="000368D5">
          <w:rPr>
            <w:rStyle w:val="Hyperlink"/>
            <w:rFonts w:ascii="Times New Roman" w:hAnsi="Times New Roman" w:cs="Times New Roman"/>
            <w:noProof/>
            <w:color w:val="auto"/>
            <w:sz w:val="24"/>
            <w:szCs w:val="24"/>
          </w:rPr>
          <w:t>Gambar 3. 51 Antarmuka Halaman Admin Menu Tam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000368D5" w:rsidRPr="000368D5">
          <w:rPr>
            <w:rStyle w:val="Hyperlink"/>
            <w:rFonts w:ascii="Times New Roman" w:hAnsi="Times New Roman" w:cs="Times New Roman"/>
            <w:noProof/>
            <w:color w:val="auto"/>
            <w:sz w:val="24"/>
            <w:szCs w:val="24"/>
          </w:rPr>
          <w:t>Gambar 3. 52 Antarmuka Halaman Admin Menu U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000368D5" w:rsidRPr="000368D5">
          <w:rPr>
            <w:rStyle w:val="Hyperlink"/>
            <w:rFonts w:ascii="Times New Roman" w:hAnsi="Times New Roman" w:cs="Times New Roman"/>
            <w:noProof/>
            <w:color w:val="auto"/>
            <w:sz w:val="24"/>
            <w:szCs w:val="24"/>
          </w:rPr>
          <w:t>Gambar 3. 53 Antarmuka Halaman Admin Menu Hapus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000368D5" w:rsidRPr="000368D5">
          <w:rPr>
            <w:rStyle w:val="Hyperlink"/>
            <w:rFonts w:ascii="Times New Roman" w:hAnsi="Times New Roman" w:cs="Times New Roman"/>
            <w:noProof/>
            <w:color w:val="auto"/>
            <w:sz w:val="24"/>
            <w:szCs w:val="24"/>
          </w:rPr>
          <w:t>Gambar 3. 54 Antarmuka Halaman Admin Menu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000368D5" w:rsidRPr="000368D5">
          <w:rPr>
            <w:rStyle w:val="Hyperlink"/>
            <w:rFonts w:ascii="Times New Roman" w:hAnsi="Times New Roman" w:cs="Times New Roman"/>
            <w:noProof/>
            <w:color w:val="auto"/>
            <w:sz w:val="24"/>
            <w:szCs w:val="24"/>
          </w:rPr>
          <w:t>Gambar 3. 55 Antarmuka Halaman Admin Menu Tam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000368D5" w:rsidRPr="000368D5">
          <w:rPr>
            <w:rStyle w:val="Hyperlink"/>
            <w:rFonts w:ascii="Times New Roman" w:hAnsi="Times New Roman" w:cs="Times New Roman"/>
            <w:noProof/>
            <w:color w:val="auto"/>
            <w:sz w:val="24"/>
            <w:szCs w:val="24"/>
          </w:rPr>
          <w:t>Gambar 3. 56 Antarmuka Halaman Admin Menu U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000368D5" w:rsidRPr="000368D5">
          <w:rPr>
            <w:rStyle w:val="Hyperlink"/>
            <w:rFonts w:ascii="Times New Roman" w:hAnsi="Times New Roman" w:cs="Times New Roman"/>
            <w:noProof/>
            <w:color w:val="auto"/>
            <w:sz w:val="24"/>
            <w:szCs w:val="24"/>
          </w:rPr>
          <w:t>Gambar 3. 57 Antarmuka Halaman Admin Menu Hapus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000368D5" w:rsidRPr="000368D5">
          <w:rPr>
            <w:rStyle w:val="Hyperlink"/>
            <w:rFonts w:ascii="Times New Roman" w:hAnsi="Times New Roman" w:cs="Times New Roman"/>
            <w:noProof/>
            <w:color w:val="auto"/>
            <w:sz w:val="24"/>
            <w:szCs w:val="24"/>
          </w:rPr>
          <w:t>Gambar 3. 58 Antarmuka Halaman Admin Menu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000368D5" w:rsidRPr="000368D5">
          <w:rPr>
            <w:rStyle w:val="Hyperlink"/>
            <w:rFonts w:ascii="Times New Roman" w:hAnsi="Times New Roman" w:cs="Times New Roman"/>
            <w:noProof/>
            <w:color w:val="auto"/>
            <w:sz w:val="24"/>
            <w:szCs w:val="24"/>
          </w:rPr>
          <w:t>Gambar 3. 59 Antarmuka Halaman Admin Menu Tam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000368D5" w:rsidRPr="000368D5">
          <w:rPr>
            <w:rStyle w:val="Hyperlink"/>
            <w:rFonts w:ascii="Times New Roman" w:hAnsi="Times New Roman" w:cs="Times New Roman"/>
            <w:noProof/>
            <w:color w:val="auto"/>
            <w:sz w:val="24"/>
            <w:szCs w:val="24"/>
          </w:rPr>
          <w:t>Gambar 3. 60 Antarmuka Halaman Admin Menu U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000368D5" w:rsidRPr="000368D5">
          <w:rPr>
            <w:rStyle w:val="Hyperlink"/>
            <w:rFonts w:ascii="Times New Roman" w:hAnsi="Times New Roman" w:cs="Times New Roman"/>
            <w:noProof/>
            <w:color w:val="auto"/>
            <w:sz w:val="24"/>
            <w:szCs w:val="24"/>
          </w:rPr>
          <w:t>Gambar 3. 61 Antarmuka Halaman Admin Menu Hapus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000368D5" w:rsidRPr="000368D5">
          <w:rPr>
            <w:rStyle w:val="Hyperlink"/>
            <w:rFonts w:ascii="Times New Roman" w:hAnsi="Times New Roman" w:cs="Times New Roman"/>
            <w:noProof/>
            <w:color w:val="auto"/>
            <w:sz w:val="24"/>
            <w:szCs w:val="24"/>
          </w:rPr>
          <w:t xml:space="preserve">Gambar 3. 62 </w:t>
        </w:r>
        <w:r w:rsidR="000368D5" w:rsidRPr="000368D5">
          <w:rPr>
            <w:rStyle w:val="Hyperlink"/>
            <w:rFonts w:ascii="Times New Roman" w:hAnsi="Times New Roman" w:cs="Times New Roman"/>
            <w:i/>
            <w:noProof/>
            <w:color w:val="auto"/>
            <w:sz w:val="24"/>
            <w:szCs w:val="24"/>
          </w:rPr>
          <w:t>Deployement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2</w:t>
        </w:r>
        <w:r w:rsidR="000368D5"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4." </w:instrText>
      </w:r>
      <w:r w:rsidRPr="000368D5">
        <w:rPr>
          <w:rFonts w:ascii="Times New Roman" w:hAnsi="Times New Roman" w:cs="Times New Roman"/>
          <w:sz w:val="24"/>
          <w:szCs w:val="24"/>
        </w:rPr>
        <w:fldChar w:fldCharType="separate"/>
      </w:r>
      <w:hyperlink w:anchor="_Toc75153021" w:history="1">
        <w:r w:rsidRPr="000368D5">
          <w:rPr>
            <w:rStyle w:val="Hyperlink"/>
            <w:rFonts w:ascii="Times New Roman" w:hAnsi="Times New Roman" w:cs="Times New Roman"/>
            <w:noProof/>
            <w:color w:val="auto"/>
            <w:sz w:val="24"/>
            <w:szCs w:val="24"/>
          </w:rPr>
          <w:t xml:space="preserve">Gambar 4. 1 Antarmuka Halam </w:t>
        </w:r>
        <w:r w:rsidRPr="000368D5">
          <w:rPr>
            <w:rStyle w:val="Hyperlink"/>
            <w:rFonts w:ascii="Times New Roman" w:hAnsi="Times New Roman" w:cs="Times New Roman"/>
            <w:i/>
            <w:noProof/>
            <w:color w:val="auto"/>
            <w:sz w:val="24"/>
            <w:szCs w:val="24"/>
          </w:rPr>
          <w:t>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6</w:t>
        </w:r>
        <w:r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000368D5" w:rsidRPr="000368D5">
          <w:rPr>
            <w:rStyle w:val="Hyperlink"/>
            <w:rFonts w:ascii="Times New Roman" w:hAnsi="Times New Roman" w:cs="Times New Roman"/>
            <w:noProof/>
            <w:color w:val="auto"/>
            <w:sz w:val="24"/>
            <w:szCs w:val="24"/>
          </w:rPr>
          <w:t>Gambar 4. 2 Antarmuka Halaman Adm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000368D5" w:rsidRPr="000368D5">
          <w:rPr>
            <w:rStyle w:val="Hyperlink"/>
            <w:rFonts w:ascii="Times New Roman" w:hAnsi="Times New Roman" w:cs="Times New Roman"/>
            <w:noProof/>
            <w:color w:val="auto"/>
            <w:sz w:val="24"/>
            <w:szCs w:val="24"/>
          </w:rPr>
          <w:t>Gambar 4. 3 Antarmuka Halaman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000368D5" w:rsidRPr="000368D5">
          <w:rPr>
            <w:rStyle w:val="Hyperlink"/>
            <w:rFonts w:ascii="Times New Roman" w:hAnsi="Times New Roman" w:cs="Times New Roman"/>
            <w:noProof/>
            <w:color w:val="auto"/>
            <w:sz w:val="24"/>
            <w:szCs w:val="24"/>
          </w:rPr>
          <w:t>Gambar 4. 4 Antarmuka Halaman Tam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000368D5" w:rsidRPr="000368D5">
          <w:rPr>
            <w:rStyle w:val="Hyperlink"/>
            <w:rFonts w:ascii="Times New Roman" w:hAnsi="Times New Roman" w:cs="Times New Roman"/>
            <w:noProof/>
            <w:color w:val="auto"/>
            <w:sz w:val="24"/>
            <w:szCs w:val="24"/>
          </w:rPr>
          <w:t>Gambar 4. 5 Antarmuka Halaman U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000368D5" w:rsidRPr="000368D5">
          <w:rPr>
            <w:rStyle w:val="Hyperlink"/>
            <w:rFonts w:ascii="Times New Roman" w:hAnsi="Times New Roman" w:cs="Times New Roman"/>
            <w:noProof/>
            <w:color w:val="auto"/>
            <w:sz w:val="24"/>
            <w:szCs w:val="24"/>
          </w:rPr>
          <w:t>Gambar 4. 6 Antarmuka Halaman Admin Menu Hapus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000368D5" w:rsidRPr="000368D5">
          <w:rPr>
            <w:rStyle w:val="Hyperlink"/>
            <w:rFonts w:ascii="Times New Roman" w:hAnsi="Times New Roman" w:cs="Times New Roman"/>
            <w:noProof/>
            <w:color w:val="auto"/>
            <w:sz w:val="24"/>
            <w:szCs w:val="24"/>
          </w:rPr>
          <w:t>Gambar 4. 7 Antarmuka Halaman Admin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000368D5" w:rsidRPr="000368D5">
          <w:rPr>
            <w:rStyle w:val="Hyperlink"/>
            <w:rFonts w:ascii="Times New Roman" w:hAnsi="Times New Roman" w:cs="Times New Roman"/>
            <w:noProof/>
            <w:color w:val="auto"/>
            <w:sz w:val="24"/>
            <w:szCs w:val="24"/>
          </w:rPr>
          <w:t>Gambar 4. 8 Antarmuka Halaman Admin Laporan Stock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000368D5" w:rsidRPr="000368D5">
          <w:rPr>
            <w:rStyle w:val="Hyperlink"/>
            <w:rFonts w:ascii="Times New Roman" w:hAnsi="Times New Roman" w:cs="Times New Roman"/>
            <w:noProof/>
            <w:color w:val="auto"/>
            <w:sz w:val="24"/>
            <w:szCs w:val="24"/>
          </w:rPr>
          <w:t>Gambar 4. 9 Antarmuka Halaman Kasi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000368D5" w:rsidRPr="000368D5">
          <w:rPr>
            <w:rStyle w:val="Hyperlink"/>
            <w:rFonts w:ascii="Times New Roman" w:hAnsi="Times New Roman" w:cs="Times New Roman"/>
            <w:noProof/>
            <w:color w:val="auto"/>
            <w:sz w:val="24"/>
            <w:szCs w:val="24"/>
          </w:rPr>
          <w:t>Gambar 4. 10 Antarmuka Halaman Kasir Menu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000368D5" w:rsidRPr="000368D5">
          <w:rPr>
            <w:rStyle w:val="Hyperlink"/>
            <w:rFonts w:ascii="Times New Roman" w:hAnsi="Times New Roman" w:cs="Times New Roman"/>
            <w:noProof/>
            <w:color w:val="auto"/>
            <w:sz w:val="24"/>
            <w:szCs w:val="24"/>
          </w:rPr>
          <w:t>Gambar 4. 11 Antarmuka Halaman Kasir Menu Tam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000368D5" w:rsidRPr="000368D5">
          <w:rPr>
            <w:rStyle w:val="Hyperlink"/>
            <w:rFonts w:ascii="Times New Roman" w:hAnsi="Times New Roman" w:cs="Times New Roman"/>
            <w:noProof/>
            <w:color w:val="auto"/>
            <w:sz w:val="24"/>
            <w:szCs w:val="24"/>
          </w:rPr>
          <w:t>Gambar 4. 12 Antarmuka Halaman Kasir Menu U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000368D5" w:rsidRPr="000368D5">
          <w:rPr>
            <w:rStyle w:val="Hyperlink"/>
            <w:rFonts w:ascii="Times New Roman" w:hAnsi="Times New Roman" w:cs="Times New Roman"/>
            <w:noProof/>
            <w:color w:val="auto"/>
            <w:sz w:val="24"/>
            <w:szCs w:val="24"/>
          </w:rPr>
          <w:t>Gambar 4. 13 Antarmuka Halaman Kasir Menu Hapus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000368D5" w:rsidRPr="000368D5">
          <w:rPr>
            <w:rStyle w:val="Hyperlink"/>
            <w:rFonts w:ascii="Times New Roman" w:hAnsi="Times New Roman" w:cs="Times New Roman"/>
            <w:noProof/>
            <w:color w:val="auto"/>
            <w:sz w:val="24"/>
            <w:szCs w:val="24"/>
          </w:rPr>
          <w:t>Gambar 4. 14 Antarmuka Halaman Kasir Menu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000368D5" w:rsidRPr="000368D5">
          <w:rPr>
            <w:rStyle w:val="Hyperlink"/>
            <w:rFonts w:ascii="Times New Roman" w:hAnsi="Times New Roman" w:cs="Times New Roman"/>
            <w:noProof/>
            <w:color w:val="auto"/>
            <w:sz w:val="24"/>
            <w:szCs w:val="24"/>
          </w:rPr>
          <w:t>Gambar 4. 15 Antarmuka Halaman Kasir Menu Tam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000368D5" w:rsidRPr="000368D5">
          <w:rPr>
            <w:rStyle w:val="Hyperlink"/>
            <w:rFonts w:ascii="Times New Roman" w:hAnsi="Times New Roman" w:cs="Times New Roman"/>
            <w:noProof/>
            <w:color w:val="auto"/>
            <w:sz w:val="24"/>
            <w:szCs w:val="24"/>
          </w:rPr>
          <w:t>Gambar 4. 16 Antarmuka Halaman Kasir Menu U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000368D5" w:rsidRPr="000368D5">
          <w:rPr>
            <w:rStyle w:val="Hyperlink"/>
            <w:rFonts w:ascii="Times New Roman" w:hAnsi="Times New Roman" w:cs="Times New Roman"/>
            <w:noProof/>
            <w:color w:val="auto"/>
            <w:sz w:val="24"/>
            <w:szCs w:val="24"/>
          </w:rPr>
          <w:t>Gambar 4. 17 Antarmuka Halaman Kasir Menu Hapu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000368D5" w:rsidRPr="000368D5">
          <w:rPr>
            <w:rStyle w:val="Hyperlink"/>
            <w:rFonts w:ascii="Times New Roman" w:hAnsi="Times New Roman" w:cs="Times New Roman"/>
            <w:noProof/>
            <w:color w:val="auto"/>
            <w:sz w:val="24"/>
            <w:szCs w:val="24"/>
          </w:rPr>
          <w:t>Gambar 4. 18 Antarmuka Halaman Kasir Menu Prose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000368D5" w:rsidRPr="000368D5">
          <w:rPr>
            <w:rStyle w:val="Hyperlink"/>
            <w:rFonts w:ascii="Times New Roman" w:hAnsi="Times New Roman" w:cs="Times New Roman"/>
            <w:noProof/>
            <w:color w:val="auto"/>
            <w:sz w:val="24"/>
            <w:szCs w:val="24"/>
          </w:rPr>
          <w:t>Gambar 4. 19 Antarmuka Halaman Admin Menu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000368D5" w:rsidRPr="000368D5">
          <w:rPr>
            <w:rStyle w:val="Hyperlink"/>
            <w:rFonts w:ascii="Times New Roman" w:hAnsi="Times New Roman" w:cs="Times New Roman"/>
            <w:noProof/>
            <w:color w:val="auto"/>
            <w:sz w:val="24"/>
            <w:szCs w:val="24"/>
          </w:rPr>
          <w:t>Gambar 4. 20 Antarmuka Halaman Admin Menu Tambah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000368D5" w:rsidRPr="000368D5">
          <w:rPr>
            <w:rStyle w:val="Hyperlink"/>
            <w:rFonts w:ascii="Times New Roman" w:hAnsi="Times New Roman" w:cs="Times New Roman"/>
            <w:noProof/>
            <w:color w:val="auto"/>
            <w:sz w:val="24"/>
            <w:szCs w:val="24"/>
          </w:rPr>
          <w:t>Gambar 4. 21 Antarmuka Halaman Admin Menu Hapus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000368D5" w:rsidRPr="000368D5">
          <w:rPr>
            <w:rStyle w:val="Hyperlink"/>
            <w:rFonts w:ascii="Times New Roman" w:hAnsi="Times New Roman" w:cs="Times New Roman"/>
            <w:noProof/>
            <w:color w:val="auto"/>
            <w:sz w:val="24"/>
            <w:szCs w:val="24"/>
          </w:rPr>
          <w:t>Gambar 4. 22 Antarmuka Halaman Kasir Menu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000368D5" w:rsidRPr="000368D5">
          <w:rPr>
            <w:rStyle w:val="Hyperlink"/>
            <w:rFonts w:ascii="Times New Roman" w:hAnsi="Times New Roman" w:cs="Times New Roman"/>
            <w:noProof/>
            <w:color w:val="auto"/>
            <w:sz w:val="24"/>
            <w:szCs w:val="24"/>
          </w:rPr>
          <w:t>Gambar 4. 23 Antarmuka Halaman Admin Menu Tambah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000368D5" w:rsidRPr="000368D5">
          <w:rPr>
            <w:rStyle w:val="Hyperlink"/>
            <w:rFonts w:ascii="Times New Roman" w:hAnsi="Times New Roman" w:cs="Times New Roman"/>
            <w:noProof/>
            <w:color w:val="auto"/>
            <w:sz w:val="24"/>
            <w:szCs w:val="24"/>
          </w:rPr>
          <w:t>Gambar 4. 24 Antarmuka Halaman Admin Menu Hapus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000368D5" w:rsidRPr="000368D5">
          <w:rPr>
            <w:rStyle w:val="Hyperlink"/>
            <w:rFonts w:ascii="Times New Roman" w:hAnsi="Times New Roman" w:cs="Times New Roman"/>
            <w:noProof/>
            <w:color w:val="auto"/>
            <w:sz w:val="24"/>
            <w:szCs w:val="24"/>
          </w:rPr>
          <w:t xml:space="preserve">Gambar 4. 25 Antarmuka Halaman Admin Menu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000368D5" w:rsidRPr="000368D5">
          <w:rPr>
            <w:rStyle w:val="Hyperlink"/>
            <w:rFonts w:ascii="Times New Roman" w:hAnsi="Times New Roman" w:cs="Times New Roman"/>
            <w:noProof/>
            <w:color w:val="auto"/>
            <w:sz w:val="24"/>
            <w:szCs w:val="24"/>
          </w:rPr>
          <w:t xml:space="preserve">Gambar 4. 26 Antarmuka Halaman Admin Menu Tam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000368D5" w:rsidRPr="000368D5">
          <w:rPr>
            <w:rStyle w:val="Hyperlink"/>
            <w:rFonts w:ascii="Times New Roman" w:hAnsi="Times New Roman" w:cs="Times New Roman"/>
            <w:noProof/>
            <w:color w:val="auto"/>
            <w:sz w:val="24"/>
            <w:szCs w:val="24"/>
          </w:rPr>
          <w:t xml:space="preserve">Gambar 4. 27 Antarmuka Halaman Admin Menu U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000368D5" w:rsidRPr="000368D5">
          <w:rPr>
            <w:rStyle w:val="Hyperlink"/>
            <w:rFonts w:ascii="Times New Roman" w:hAnsi="Times New Roman" w:cs="Times New Roman"/>
            <w:noProof/>
            <w:color w:val="auto"/>
            <w:sz w:val="24"/>
            <w:szCs w:val="24"/>
          </w:rPr>
          <w:t xml:space="preserve">Gambar 4. 28 Antarmuka Halaman Admin Menu Hapus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000368D5" w:rsidRPr="000368D5">
          <w:rPr>
            <w:rStyle w:val="Hyperlink"/>
            <w:rFonts w:ascii="Times New Roman" w:hAnsi="Times New Roman" w:cs="Times New Roman"/>
            <w:noProof/>
            <w:color w:val="auto"/>
            <w:sz w:val="24"/>
            <w:szCs w:val="24"/>
          </w:rPr>
          <w:t>Gambar 4. 29 Antarmuka Halaman Admin Menu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000368D5" w:rsidRPr="000368D5">
          <w:rPr>
            <w:rStyle w:val="Hyperlink"/>
            <w:rFonts w:ascii="Times New Roman" w:hAnsi="Times New Roman" w:cs="Times New Roman"/>
            <w:noProof/>
            <w:color w:val="auto"/>
            <w:sz w:val="24"/>
            <w:szCs w:val="24"/>
          </w:rPr>
          <w:t>Gambar 4. 30 Antarmuka Halaman Admin Menu Tam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5</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000368D5" w:rsidRPr="000368D5">
          <w:rPr>
            <w:rStyle w:val="Hyperlink"/>
            <w:rFonts w:ascii="Times New Roman" w:hAnsi="Times New Roman" w:cs="Times New Roman"/>
            <w:noProof/>
            <w:color w:val="auto"/>
            <w:sz w:val="24"/>
            <w:szCs w:val="24"/>
          </w:rPr>
          <w:t>Gambar 4. 31 Antarmuka Halaman Admin Menu U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6</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000368D5" w:rsidRPr="000368D5">
          <w:rPr>
            <w:rStyle w:val="Hyperlink"/>
            <w:rFonts w:ascii="Times New Roman" w:hAnsi="Times New Roman" w:cs="Times New Roman"/>
            <w:noProof/>
            <w:color w:val="auto"/>
            <w:sz w:val="24"/>
            <w:szCs w:val="24"/>
          </w:rPr>
          <w:t>Gambar 4. 32 Antarmuka Halaman Admin Menu Hapus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7</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000368D5" w:rsidRPr="000368D5">
          <w:rPr>
            <w:rStyle w:val="Hyperlink"/>
            <w:rFonts w:ascii="Times New Roman" w:hAnsi="Times New Roman" w:cs="Times New Roman"/>
            <w:noProof/>
            <w:color w:val="auto"/>
            <w:sz w:val="24"/>
            <w:szCs w:val="24"/>
          </w:rPr>
          <w:t>Gambar 4. 33 Antarmuka Halaman Admin Menu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8</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000368D5" w:rsidRPr="000368D5">
          <w:rPr>
            <w:rStyle w:val="Hyperlink"/>
            <w:rFonts w:ascii="Times New Roman" w:hAnsi="Times New Roman" w:cs="Times New Roman"/>
            <w:noProof/>
            <w:color w:val="auto"/>
            <w:sz w:val="24"/>
            <w:szCs w:val="24"/>
          </w:rPr>
          <w:t>Gambar 4. 34 Antarmuka Halaman Admin Menu Tam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9</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000368D5" w:rsidRPr="000368D5">
          <w:rPr>
            <w:rStyle w:val="Hyperlink"/>
            <w:rFonts w:ascii="Times New Roman" w:hAnsi="Times New Roman" w:cs="Times New Roman"/>
            <w:noProof/>
            <w:color w:val="auto"/>
            <w:sz w:val="24"/>
            <w:szCs w:val="24"/>
          </w:rPr>
          <w:t>Gambar 4. 35 Antarmuka Halaman Admin Menu U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0</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000368D5" w:rsidRPr="000368D5">
          <w:rPr>
            <w:rStyle w:val="Hyperlink"/>
            <w:rFonts w:ascii="Times New Roman" w:hAnsi="Times New Roman" w:cs="Times New Roman"/>
            <w:noProof/>
            <w:color w:val="auto"/>
            <w:sz w:val="24"/>
            <w:szCs w:val="24"/>
          </w:rPr>
          <w:t>Gambar 4. 36 Antarmuka Halaman Admin Menu Hapus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1</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000368D5" w:rsidRPr="000368D5">
          <w:rPr>
            <w:rStyle w:val="Hyperlink"/>
            <w:rFonts w:ascii="Times New Roman" w:hAnsi="Times New Roman" w:cs="Times New Roman"/>
            <w:noProof/>
            <w:color w:val="auto"/>
            <w:sz w:val="24"/>
            <w:szCs w:val="24"/>
          </w:rPr>
          <w:t>Gambar 4. 37 Antarmuka Halaman Admin Menu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2</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000368D5" w:rsidRPr="000368D5">
          <w:rPr>
            <w:rStyle w:val="Hyperlink"/>
            <w:rFonts w:ascii="Times New Roman" w:hAnsi="Times New Roman" w:cs="Times New Roman"/>
            <w:noProof/>
            <w:color w:val="auto"/>
            <w:sz w:val="24"/>
            <w:szCs w:val="24"/>
          </w:rPr>
          <w:t>Gambar 4. 38 Antarmuka Halaman Admin Menu Tam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3</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000368D5" w:rsidRPr="000368D5">
          <w:rPr>
            <w:rStyle w:val="Hyperlink"/>
            <w:rFonts w:ascii="Times New Roman" w:hAnsi="Times New Roman" w:cs="Times New Roman"/>
            <w:noProof/>
            <w:color w:val="auto"/>
            <w:sz w:val="24"/>
            <w:szCs w:val="24"/>
          </w:rPr>
          <w:t>Gambar 4. 39 Antarmuka Halaman Admin Menu U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4</w:t>
        </w:r>
        <w:r w:rsidR="000368D5" w:rsidRPr="000368D5">
          <w:rPr>
            <w:rFonts w:ascii="Times New Roman" w:hAnsi="Times New Roman" w:cs="Times New Roman"/>
            <w:noProof/>
            <w:webHidden/>
            <w:sz w:val="24"/>
            <w:szCs w:val="24"/>
          </w:rPr>
          <w:fldChar w:fldCharType="end"/>
        </w:r>
      </w:hyperlink>
    </w:p>
    <w:p w:rsidR="000368D5" w:rsidRPr="000368D5" w:rsidRDefault="00071FE1"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000368D5" w:rsidRPr="000368D5">
          <w:rPr>
            <w:rStyle w:val="Hyperlink"/>
            <w:rFonts w:ascii="Times New Roman" w:hAnsi="Times New Roman" w:cs="Times New Roman"/>
            <w:noProof/>
            <w:color w:val="auto"/>
            <w:sz w:val="24"/>
            <w:szCs w:val="24"/>
          </w:rPr>
          <w:t>Gambar 4. 40 Antarmuka Halaman Admin Menu Hapus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6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5</w:t>
        </w:r>
        <w:r w:rsidR="000368D5" w:rsidRPr="000368D5">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0368D5">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153220"/>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153221"/>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15322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15322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15322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153225"/>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153226"/>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071FE1"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4pt;height:19.6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71FE1" w:rsidP="003D6BB6">
            <w:pPr>
              <w:ind w:left="338"/>
            </w:pPr>
            <w:r>
              <w:pict w14:anchorId="3D107C30">
                <v:shape id="_x0000_i1026" type="#_x0000_t75" style="width:127.85pt;height:19.6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71FE1" w:rsidP="003D6BB6">
            <w:pPr>
              <w:ind w:left="346"/>
            </w:pPr>
            <w:r>
              <w:pict w14:anchorId="34B32CB4">
                <v:shape id="_x0000_i1027" type="#_x0000_t75" style="width:127.85pt;height:19.6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71FE1" w:rsidP="003D6BB6">
            <w:pPr>
              <w:ind w:left="338"/>
            </w:pPr>
            <w:r>
              <w:pict w14:anchorId="78D46728">
                <v:shape id="_x0000_i1028" type="#_x0000_t75" style="width:127.85pt;height:19.6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071FE1" w:rsidP="003D6BB6">
            <w:pPr>
              <w:ind w:left="298"/>
            </w:pPr>
            <w:r>
              <w:pict w14:anchorId="489E3D2B">
                <v:shape id="_x0000_i1029" type="#_x0000_t75" style="width:131.9pt;height:19.6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071FE1" w:rsidP="003D6BB6">
            <w:pPr>
              <w:ind w:left="318"/>
            </w:pPr>
            <w:r>
              <w:pict w14:anchorId="11FD5BE8">
                <v:shape id="_x0000_i1030" type="#_x0000_t75" style="width:130.2pt;height:19.6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071FE1" w:rsidP="003D6BB6">
            <w:pPr>
              <w:spacing w:before="84"/>
              <w:ind w:left="318"/>
            </w:pPr>
            <w:r>
              <w:pict w14:anchorId="6431F7B6">
                <v:shape id="_x0000_i1031" type="#_x0000_t75" style="width:130.2pt;height:19.6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153227"/>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153228"/>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153229"/>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5153230"/>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5153231"/>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5153232"/>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153233"/>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1" w:name="_Toc71362816"/>
            <w:bookmarkStart w:id="72" w:name="_Toc72484811"/>
            <w:bookmarkStart w:id="73" w:name="_Toc74953631"/>
            <w:bookmarkStart w:id="74"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1"/>
            <w:bookmarkEnd w:id="72"/>
            <w:bookmarkEnd w:id="73"/>
            <w:bookmarkEnd w:id="74"/>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5" w:name="_Toc70281120"/>
      <w:bookmarkStart w:id="76" w:name="_Toc70281304"/>
      <w:bookmarkStart w:id="77" w:name="_Toc70282880"/>
      <w:bookmarkStart w:id="78" w:name="_Toc75153234"/>
      <w:r>
        <w:rPr>
          <w:rFonts w:ascii="Times New Roman" w:hAnsi="Times New Roman" w:cs="Times New Roman"/>
          <w:noProof/>
          <w:color w:val="auto"/>
          <w:sz w:val="24"/>
          <w:szCs w:val="24"/>
        </w:rPr>
        <w:t>Tempat dan Waktu</w:t>
      </w:r>
      <w:bookmarkEnd w:id="75"/>
      <w:bookmarkEnd w:id="76"/>
      <w:bookmarkEnd w:id="77"/>
      <w:bookmarkEnd w:id="78"/>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9" w:name="_Toc70281121"/>
      <w:bookmarkStart w:id="80" w:name="_Toc70281305"/>
      <w:bookmarkStart w:id="81" w:name="_Toc70282881"/>
      <w:bookmarkStart w:id="82" w:name="_Toc71293063"/>
      <w:bookmarkStart w:id="83" w:name="_Toc71293187"/>
      <w:bookmarkStart w:id="84" w:name="_Toc71293328"/>
      <w:bookmarkStart w:id="85" w:name="_Toc71362611"/>
      <w:bookmarkStart w:id="86" w:name="_Toc72484472"/>
      <w:bookmarkStart w:id="87"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9"/>
      <w:bookmarkEnd w:id="80"/>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5153235"/>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5153236"/>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5153237"/>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5153238"/>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5153239"/>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8" w:name="_Toc70281127"/>
            <w:bookmarkStart w:id="109" w:name="_Toc70281311"/>
            <w:bookmarkStart w:id="110"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071FE1" w:rsidRDefault="00071FE1"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071FE1" w:rsidRPr="007451B6" w:rsidRDefault="00071FE1"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071FE1" w:rsidRDefault="00071FE1"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071FE1" w:rsidRPr="007451B6" w:rsidRDefault="00071FE1"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Kasir</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Kasir</w:t>
                            </w:r>
                          </w:p>
                          <w:p w:rsidR="00071FE1" w:rsidRPr="007451B6" w:rsidRDefault="00071FE1"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071FE1" w:rsidRPr="00E278C9" w:rsidRDefault="00071FE1" w:rsidP="000C1AED">
                                  <w:pPr>
                                    <w:spacing w:after="0" w:line="360" w:lineRule="auto"/>
                                    <w:jc w:val="center"/>
                                    <w:rPr>
                                      <w:rFonts w:ascii="Times New Roman" w:hAnsi="Times New Roman" w:cs="Times New Roman"/>
                                    </w:rPr>
                                  </w:pPr>
                                  <w:r>
                                    <w:rPr>
                                      <w:rFonts w:ascii="Times New Roman" w:hAnsi="Times New Roman" w:cs="Times New Roman"/>
                                    </w:rPr>
                                    <w:t>Bapak Asep</w:t>
                                  </w:r>
                                </w:p>
                                <w:p w:rsidR="00071FE1" w:rsidRPr="007451B6" w:rsidRDefault="00071FE1"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071FE1" w:rsidRDefault="00071FE1"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071FE1" w:rsidRPr="00E278C9" w:rsidRDefault="00071FE1" w:rsidP="000C1AED">
                            <w:pPr>
                              <w:spacing w:after="0" w:line="360" w:lineRule="auto"/>
                              <w:jc w:val="center"/>
                              <w:rPr>
                                <w:rFonts w:ascii="Times New Roman" w:hAnsi="Times New Roman" w:cs="Times New Roman"/>
                              </w:rPr>
                            </w:pPr>
                            <w:r>
                              <w:rPr>
                                <w:rFonts w:ascii="Times New Roman" w:hAnsi="Times New Roman" w:cs="Times New Roman"/>
                              </w:rPr>
                              <w:t>Bapak Asep</w:t>
                            </w:r>
                          </w:p>
                          <w:p w:rsidR="00071FE1" w:rsidRPr="007451B6" w:rsidRDefault="00071FE1"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1"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1"/>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5153240"/>
      <w:r>
        <w:rPr>
          <w:rFonts w:ascii="Times New Roman" w:hAnsi="Times New Roman" w:cs="Times New Roman"/>
          <w:color w:val="auto"/>
          <w:sz w:val="24"/>
          <w:szCs w:val="24"/>
        </w:rPr>
        <w:t>Struktur Organisasi Satria Jaya</w:t>
      </w:r>
      <w:bookmarkEnd w:id="108"/>
      <w:bookmarkEnd w:id="109"/>
      <w:bookmarkEnd w:id="110"/>
      <w:bookmarkEnd w:id="112"/>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0281128"/>
      <w:bookmarkStart w:id="114" w:name="_Toc70281312"/>
      <w:bookmarkStart w:id="115" w:name="_Toc70282888"/>
      <w:bookmarkStart w:id="116" w:name="_Toc75153241"/>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3"/>
      <w:bookmarkEnd w:id="114"/>
      <w:bookmarkEnd w:id="115"/>
      <w:bookmarkEnd w:id="116"/>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7" w:name="_Toc70281129"/>
      <w:bookmarkStart w:id="118" w:name="_Toc70281313"/>
      <w:bookmarkStart w:id="119" w:name="_Toc70282889"/>
      <w:bookmarkStart w:id="120" w:name="_Toc75153242"/>
      <w:r w:rsidRPr="00AC7318">
        <w:rPr>
          <w:rFonts w:ascii="Times New Roman" w:hAnsi="Times New Roman" w:cs="Times New Roman"/>
          <w:color w:val="auto"/>
          <w:sz w:val="24"/>
          <w:szCs w:val="24"/>
        </w:rPr>
        <w:lastRenderedPageBreak/>
        <w:t>Landasan Teori</w:t>
      </w:r>
      <w:bookmarkEnd w:id="117"/>
      <w:bookmarkEnd w:id="118"/>
      <w:bookmarkEnd w:id="119"/>
      <w:bookmarkEnd w:id="120"/>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1" w:name="_Toc70281130"/>
      <w:bookmarkStart w:id="122" w:name="_Toc70281314"/>
      <w:bookmarkStart w:id="123" w:name="_Toc70282890"/>
      <w:bookmarkStart w:id="124" w:name="_Toc75153243"/>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1"/>
      <w:bookmarkEnd w:id="122"/>
      <w:bookmarkEnd w:id="123"/>
      <w:bookmarkEnd w:id="124"/>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5" w:name="_Toc70281131"/>
      <w:bookmarkStart w:id="126" w:name="_Toc70281315"/>
      <w:bookmarkStart w:id="127" w:name="_Toc70282891"/>
      <w:bookmarkStart w:id="128" w:name="_Toc7515324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5"/>
      <w:bookmarkEnd w:id="126"/>
      <w:bookmarkEnd w:id="127"/>
      <w:bookmarkEnd w:id="128"/>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9" w:name="_Toc70281132"/>
      <w:bookmarkStart w:id="130" w:name="_Toc70281316"/>
      <w:bookmarkStart w:id="131" w:name="_Toc70282892"/>
      <w:bookmarkStart w:id="132" w:name="_Toc7515324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9"/>
      <w:bookmarkEnd w:id="130"/>
      <w:bookmarkEnd w:id="131"/>
      <w:bookmarkEnd w:id="132"/>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3" w:name="_Toc70281133"/>
      <w:bookmarkStart w:id="134" w:name="_Toc70281317"/>
      <w:bookmarkStart w:id="135" w:name="_Toc70282893"/>
      <w:bookmarkStart w:id="136" w:name="_Toc7515324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3"/>
      <w:bookmarkEnd w:id="134"/>
      <w:bookmarkEnd w:id="135"/>
      <w:bookmarkEnd w:id="136"/>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7" w:name="_Toc70281134"/>
      <w:bookmarkStart w:id="138" w:name="_Toc70281318"/>
      <w:bookmarkStart w:id="139" w:name="_Toc70282894"/>
      <w:bookmarkStart w:id="140" w:name="_Toc7515324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7"/>
      <w:bookmarkEnd w:id="138"/>
      <w:bookmarkEnd w:id="139"/>
      <w:bookmarkEnd w:id="140"/>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1" w:name="_Toc70281135"/>
      <w:bookmarkStart w:id="142" w:name="_Toc70281319"/>
      <w:bookmarkStart w:id="143" w:name="_Toc70282895"/>
      <w:bookmarkStart w:id="144" w:name="_Toc75153248"/>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1"/>
      <w:bookmarkEnd w:id="142"/>
      <w:bookmarkEnd w:id="143"/>
      <w:bookmarkEnd w:id="144"/>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36"/>
      <w:bookmarkStart w:id="146" w:name="_Toc70281320"/>
      <w:bookmarkStart w:id="147" w:name="_Toc70282896"/>
      <w:bookmarkStart w:id="148" w:name="_Toc75153249"/>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5"/>
      <w:bookmarkEnd w:id="146"/>
      <w:bookmarkEnd w:id="147"/>
      <w:bookmarkEnd w:id="148"/>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9" w:name="_Toc70281137"/>
      <w:bookmarkStart w:id="150" w:name="_Toc70281321"/>
      <w:bookmarkStart w:id="151" w:name="_Toc70282897"/>
      <w:bookmarkStart w:id="152" w:name="_Toc75153250"/>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9"/>
      <w:bookmarkEnd w:id="150"/>
      <w:bookmarkEnd w:id="151"/>
      <w:bookmarkEnd w:id="152"/>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3" w:name="_Toc70281138"/>
      <w:bookmarkStart w:id="154" w:name="_Toc70281322"/>
      <w:bookmarkStart w:id="155" w:name="_Toc70282898"/>
      <w:bookmarkStart w:id="156" w:name="_Toc75153251"/>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3"/>
      <w:bookmarkEnd w:id="154"/>
      <w:bookmarkEnd w:id="155"/>
      <w:bookmarkEnd w:id="156"/>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7" w:name="_Toc70281139"/>
      <w:bookmarkStart w:id="158" w:name="_Toc70281323"/>
      <w:bookmarkStart w:id="159" w:name="_Toc70282899"/>
      <w:bookmarkStart w:id="160" w:name="_Toc75153252"/>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7"/>
      <w:bookmarkEnd w:id="158"/>
      <w:bookmarkEnd w:id="159"/>
      <w:bookmarkEnd w:id="160"/>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1" w:name="_Toc70281140"/>
      <w:bookmarkStart w:id="162" w:name="_Toc70281324"/>
      <w:bookmarkStart w:id="163" w:name="_Toc70282900"/>
      <w:bookmarkStart w:id="164" w:name="_Toc75153253"/>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1"/>
      <w:bookmarkEnd w:id="162"/>
      <w:bookmarkEnd w:id="163"/>
      <w:bookmarkEnd w:id="164"/>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5" w:name="_Toc70281141"/>
      <w:bookmarkStart w:id="166" w:name="_Toc70281325"/>
      <w:bookmarkStart w:id="167" w:name="_Toc70282901"/>
      <w:bookmarkStart w:id="168" w:name="_Toc7515325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5"/>
      <w:bookmarkEnd w:id="166"/>
      <w:bookmarkEnd w:id="167"/>
      <w:bookmarkEnd w:id="168"/>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9" w:name="_Toc70281142"/>
      <w:bookmarkStart w:id="170" w:name="_Toc70281326"/>
      <w:bookmarkStart w:id="171" w:name="_Toc70282902"/>
      <w:bookmarkStart w:id="172" w:name="_Toc7515325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9"/>
      <w:bookmarkEnd w:id="170"/>
      <w:bookmarkEnd w:id="171"/>
      <w:bookmarkEnd w:id="172"/>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3" w:name="_Toc70281143"/>
      <w:bookmarkStart w:id="174" w:name="_Toc70281327"/>
      <w:bookmarkStart w:id="175" w:name="_Toc70282903"/>
      <w:bookmarkStart w:id="176" w:name="_Toc75153256"/>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3"/>
      <w:bookmarkEnd w:id="174"/>
      <w:bookmarkEnd w:id="175"/>
      <w:bookmarkEnd w:id="176"/>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7" w:name="_Toc70281144"/>
      <w:bookmarkStart w:id="178" w:name="_Toc70281328"/>
      <w:bookmarkStart w:id="179" w:name="_Toc70282904"/>
      <w:bookmarkStart w:id="180" w:name="_Toc75153257"/>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7"/>
      <w:bookmarkEnd w:id="178"/>
      <w:bookmarkEnd w:id="179"/>
      <w:bookmarkEnd w:id="180"/>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1" w:name="_Toc70281145"/>
      <w:bookmarkStart w:id="182" w:name="_Toc70281329"/>
      <w:bookmarkStart w:id="183" w:name="_Toc70282905"/>
      <w:bookmarkStart w:id="184" w:name="_Toc75153258"/>
      <w:r w:rsidRPr="00F13DF5">
        <w:rPr>
          <w:rFonts w:ascii="Times New Roman" w:hAnsi="Times New Roman" w:cs="Times New Roman"/>
          <w:i/>
          <w:color w:val="auto"/>
          <w:sz w:val="24"/>
          <w:szCs w:val="24"/>
        </w:rPr>
        <w:t>Bootstrap</w:t>
      </w:r>
      <w:bookmarkEnd w:id="181"/>
      <w:bookmarkEnd w:id="182"/>
      <w:bookmarkEnd w:id="183"/>
      <w:bookmarkEnd w:id="184"/>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5"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5"/>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6" w:name="_Toc70281146"/>
      <w:bookmarkStart w:id="187" w:name="_Toc70281330"/>
      <w:bookmarkStart w:id="188" w:name="_Toc70282906"/>
      <w:bookmarkStart w:id="189" w:name="_Toc75153259"/>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6"/>
      <w:bookmarkEnd w:id="187"/>
      <w:bookmarkEnd w:id="188"/>
      <w:bookmarkEnd w:id="189"/>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0" w:name="_Toc70281147"/>
      <w:bookmarkStart w:id="191" w:name="_Toc70281331"/>
      <w:bookmarkStart w:id="192" w:name="_Toc70282907"/>
      <w:bookmarkStart w:id="193" w:name="_Toc75153260"/>
      <w:r w:rsidRPr="00F13DF5">
        <w:rPr>
          <w:rFonts w:ascii="Times New Roman" w:hAnsi="Times New Roman" w:cs="Times New Roman"/>
          <w:i/>
          <w:color w:val="auto"/>
          <w:sz w:val="24"/>
          <w:szCs w:val="24"/>
        </w:rPr>
        <w:t>CodeIgniter</w:t>
      </w:r>
      <w:bookmarkEnd w:id="190"/>
      <w:bookmarkEnd w:id="191"/>
      <w:bookmarkEnd w:id="192"/>
      <w:bookmarkEnd w:id="193"/>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4"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4"/>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48"/>
      <w:bookmarkStart w:id="196" w:name="_Toc70281332"/>
      <w:bookmarkStart w:id="197" w:name="_Toc70282908"/>
      <w:bookmarkStart w:id="198" w:name="_Toc75153261"/>
      <w:r w:rsidRPr="00F13DF5">
        <w:rPr>
          <w:rFonts w:ascii="Times New Roman" w:hAnsi="Times New Roman" w:cs="Times New Roman"/>
          <w:i/>
          <w:color w:val="auto"/>
          <w:sz w:val="24"/>
          <w:szCs w:val="24"/>
        </w:rPr>
        <w:t>Google Chrome</w:t>
      </w:r>
      <w:bookmarkEnd w:id="195"/>
      <w:bookmarkEnd w:id="196"/>
      <w:bookmarkEnd w:id="197"/>
      <w:bookmarkEnd w:id="198"/>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199"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199"/>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49"/>
      <w:bookmarkStart w:id="201" w:name="_Toc70281333"/>
      <w:bookmarkStart w:id="202" w:name="_Toc70282909"/>
      <w:bookmarkStart w:id="203" w:name="_Toc75153262"/>
      <w:r w:rsidRPr="00AD096F">
        <w:rPr>
          <w:rFonts w:ascii="Times New Roman" w:hAnsi="Times New Roman" w:cs="Times New Roman"/>
          <w:i/>
          <w:color w:val="auto"/>
          <w:sz w:val="24"/>
          <w:szCs w:val="24"/>
        </w:rPr>
        <w:t>Visual Studio Code</w:t>
      </w:r>
      <w:bookmarkEnd w:id="200"/>
      <w:bookmarkEnd w:id="201"/>
      <w:bookmarkEnd w:id="202"/>
      <w:bookmarkEnd w:id="203"/>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4"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4"/>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5" w:name="_Toc70281150"/>
      <w:bookmarkStart w:id="206" w:name="_Toc70281334"/>
      <w:bookmarkStart w:id="207" w:name="_Toc70282910"/>
      <w:bookmarkStart w:id="208" w:name="_Toc75153263"/>
      <w:r w:rsidRPr="00FB4D62">
        <w:rPr>
          <w:rFonts w:ascii="Times New Roman" w:hAnsi="Times New Roman" w:cs="Times New Roman"/>
          <w:i/>
          <w:color w:val="auto"/>
          <w:sz w:val="24"/>
          <w:szCs w:val="24"/>
        </w:rPr>
        <w:t>MySQL</w:t>
      </w:r>
      <w:bookmarkEnd w:id="205"/>
      <w:bookmarkEnd w:id="206"/>
      <w:bookmarkEnd w:id="207"/>
      <w:bookmarkEnd w:id="208"/>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09"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09"/>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0" w:name="_Toc70281151"/>
      <w:bookmarkStart w:id="211" w:name="_Toc70281335"/>
      <w:bookmarkStart w:id="212" w:name="_Toc70282911"/>
      <w:bookmarkStart w:id="213" w:name="_Toc75153264"/>
      <w:r w:rsidRPr="00FB4D62">
        <w:rPr>
          <w:rFonts w:ascii="Times New Roman" w:hAnsi="Times New Roman" w:cs="Times New Roman"/>
          <w:i/>
          <w:color w:val="auto"/>
          <w:sz w:val="24"/>
          <w:szCs w:val="24"/>
        </w:rPr>
        <w:t>Xampp</w:t>
      </w:r>
      <w:bookmarkEnd w:id="210"/>
      <w:bookmarkEnd w:id="211"/>
      <w:bookmarkEnd w:id="212"/>
      <w:bookmarkEnd w:id="213"/>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4"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4"/>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5" w:name="_Toc70281152"/>
      <w:bookmarkStart w:id="216" w:name="_Toc70281336"/>
      <w:bookmarkStart w:id="217" w:name="_Toc70282912"/>
      <w:bookmarkStart w:id="218" w:name="_Toc75153265"/>
      <w:r w:rsidRPr="00FB4D62">
        <w:rPr>
          <w:rFonts w:ascii="Times New Roman" w:hAnsi="Times New Roman" w:cs="Times New Roman"/>
          <w:i/>
          <w:color w:val="auto"/>
          <w:sz w:val="24"/>
          <w:szCs w:val="24"/>
        </w:rPr>
        <w:t>Visual Paradigm</w:t>
      </w:r>
      <w:bookmarkEnd w:id="215"/>
      <w:bookmarkEnd w:id="216"/>
      <w:bookmarkEnd w:id="217"/>
      <w:bookmarkEnd w:id="218"/>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19"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19"/>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0" w:name="_Toc75153266"/>
      <w:r>
        <w:rPr>
          <w:rFonts w:ascii="Times New Roman" w:hAnsi="Times New Roman" w:cs="Times New Roman"/>
          <w:i/>
          <w:color w:val="auto"/>
          <w:sz w:val="24"/>
          <w:szCs w:val="24"/>
        </w:rPr>
        <w:t>Baslsamiq Mockup</w:t>
      </w:r>
      <w:bookmarkEnd w:id="220"/>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1"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1"/>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2" w:name="_Toc75153267"/>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2"/>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3"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3"/>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4" w:name="_Toc70281153"/>
      <w:bookmarkStart w:id="225" w:name="_Toc70281337"/>
      <w:bookmarkStart w:id="226" w:name="_Toc70282913"/>
      <w:bookmarkStart w:id="227" w:name="_Toc75153268"/>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8" w:name="_Toc70281154"/>
      <w:bookmarkStart w:id="229" w:name="_Toc70281338"/>
      <w:bookmarkStart w:id="230" w:name="_Toc70282914"/>
      <w:bookmarkEnd w:id="224"/>
      <w:bookmarkEnd w:id="225"/>
      <w:bookmarkEnd w:id="226"/>
      <w:bookmarkEnd w:id="227"/>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1" w:name="_Toc75153269"/>
      <w:r>
        <w:rPr>
          <w:rFonts w:ascii="Times New Roman" w:hAnsi="Times New Roman" w:cs="Times New Roman"/>
          <w:noProof/>
          <w:color w:val="auto"/>
        </w:rPr>
        <w:t>ANALISIS DAN PERANCANGAN SISTEM</w:t>
      </w:r>
      <w:bookmarkEnd w:id="228"/>
      <w:bookmarkEnd w:id="229"/>
      <w:bookmarkEnd w:id="230"/>
      <w:bookmarkEnd w:id="231"/>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2" w:name="_Toc70281155"/>
      <w:bookmarkStart w:id="233" w:name="_Toc70281339"/>
      <w:bookmarkStart w:id="234" w:name="_Toc70282915"/>
      <w:bookmarkStart w:id="235" w:name="_Toc75153270"/>
      <w:r w:rsidRPr="003A08BD">
        <w:rPr>
          <w:rFonts w:ascii="Times New Roman" w:hAnsi="Times New Roman" w:cs="Times New Roman"/>
          <w:color w:val="auto"/>
          <w:sz w:val="24"/>
          <w:szCs w:val="24"/>
        </w:rPr>
        <w:t>Analisis Sistem</w:t>
      </w:r>
      <w:bookmarkEnd w:id="232"/>
      <w:bookmarkEnd w:id="233"/>
      <w:bookmarkEnd w:id="234"/>
      <w:bookmarkEnd w:id="235"/>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6" w:name="_Toc70281156"/>
      <w:bookmarkStart w:id="237" w:name="_Toc70281340"/>
      <w:bookmarkStart w:id="238" w:name="_Toc70282916"/>
      <w:bookmarkStart w:id="239" w:name="_Toc75153271"/>
      <w:r>
        <w:rPr>
          <w:rFonts w:ascii="Times New Roman" w:hAnsi="Times New Roman" w:cs="Times New Roman"/>
          <w:color w:val="auto"/>
          <w:sz w:val="24"/>
          <w:szCs w:val="24"/>
        </w:rPr>
        <w:lastRenderedPageBreak/>
        <w:t>Analisis Masalah</w:t>
      </w:r>
      <w:bookmarkEnd w:id="236"/>
      <w:bookmarkEnd w:id="237"/>
      <w:bookmarkEnd w:id="238"/>
      <w:bookmarkEnd w:id="239"/>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0" w:name="_Toc70281157"/>
      <w:bookmarkStart w:id="241" w:name="_Toc70281341"/>
      <w:bookmarkStart w:id="242" w:name="_Toc70282917"/>
      <w:bookmarkStart w:id="243" w:name="_Toc75153272"/>
      <w:r>
        <w:rPr>
          <w:rFonts w:ascii="Times New Roman" w:hAnsi="Times New Roman" w:cs="Times New Roman"/>
          <w:color w:val="auto"/>
          <w:sz w:val="24"/>
          <w:szCs w:val="24"/>
        </w:rPr>
        <w:t>Analisis sitem yang sedang berjalan</w:t>
      </w:r>
      <w:bookmarkEnd w:id="240"/>
      <w:bookmarkEnd w:id="241"/>
      <w:bookmarkEnd w:id="242"/>
      <w:bookmarkEnd w:id="243"/>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4" w:name="_Toc71362906"/>
            <w:bookmarkStart w:id="245" w:name="_Toc71363218"/>
            <w:bookmarkStart w:id="246" w:name="_Toc72484820"/>
            <w:bookmarkStart w:id="247" w:name="_Toc74991554"/>
            <w:bookmarkStart w:id="248"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4"/>
            <w:bookmarkEnd w:id="245"/>
            <w:bookmarkEnd w:id="246"/>
            <w:bookmarkEnd w:id="247"/>
            <w:bookmarkEnd w:id="248"/>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49" w:name="_Toc71362907"/>
            <w:bookmarkStart w:id="250" w:name="_Toc71363219"/>
            <w:bookmarkStart w:id="251" w:name="_Toc72484821"/>
            <w:bookmarkStart w:id="252" w:name="_Toc74991555"/>
            <w:bookmarkStart w:id="253"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49"/>
            <w:bookmarkEnd w:id="250"/>
            <w:bookmarkEnd w:id="251"/>
            <w:bookmarkEnd w:id="252"/>
            <w:bookmarkEnd w:id="253"/>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4" w:name="_Toc70281160"/>
      <w:bookmarkStart w:id="255" w:name="_Toc70281344"/>
      <w:bookmarkStart w:id="256" w:name="_Toc70282920"/>
      <w:bookmarkStart w:id="257" w:name="_Toc75153273"/>
      <w:r>
        <w:rPr>
          <w:rFonts w:ascii="Times New Roman" w:hAnsi="Times New Roman" w:cs="Times New Roman"/>
          <w:color w:val="auto"/>
          <w:sz w:val="24"/>
          <w:szCs w:val="24"/>
        </w:rPr>
        <w:lastRenderedPageBreak/>
        <w:t>Analisis kebutuhan non fungsional</w:t>
      </w:r>
      <w:bookmarkEnd w:id="254"/>
      <w:bookmarkEnd w:id="255"/>
      <w:bookmarkEnd w:id="256"/>
      <w:bookmarkEnd w:id="257"/>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8" w:name="_Toc70281161"/>
      <w:bookmarkStart w:id="259" w:name="_Toc70281345"/>
      <w:bookmarkStart w:id="260" w:name="_Toc70282921"/>
      <w:bookmarkStart w:id="261" w:name="_Toc75153274"/>
      <w:r>
        <w:rPr>
          <w:rFonts w:ascii="Times New Roman" w:hAnsi="Times New Roman" w:cs="Times New Roman"/>
          <w:color w:val="auto"/>
          <w:sz w:val="24"/>
          <w:szCs w:val="24"/>
        </w:rPr>
        <w:t>Analisa Pengguna</w:t>
      </w:r>
      <w:bookmarkEnd w:id="258"/>
      <w:bookmarkEnd w:id="259"/>
      <w:bookmarkEnd w:id="260"/>
      <w:bookmarkEnd w:id="261"/>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2" w:name="_Toc70281162"/>
      <w:bookmarkStart w:id="263" w:name="_Toc70281346"/>
      <w:bookmarkStart w:id="264" w:name="_Toc70282922"/>
      <w:bookmarkStart w:id="265" w:name="_Toc75153275"/>
      <w:r>
        <w:rPr>
          <w:rFonts w:ascii="Times New Roman" w:hAnsi="Times New Roman" w:cs="Times New Roman"/>
          <w:color w:val="auto"/>
          <w:sz w:val="24"/>
          <w:szCs w:val="24"/>
        </w:rPr>
        <w:t>Analisa kebutuhan perangkat keras</w:t>
      </w:r>
      <w:bookmarkEnd w:id="262"/>
      <w:bookmarkEnd w:id="263"/>
      <w:bookmarkEnd w:id="264"/>
      <w:bookmarkEnd w:id="265"/>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6" w:name="_Toc70281163"/>
      <w:bookmarkStart w:id="267" w:name="_Toc70281347"/>
      <w:bookmarkStart w:id="268" w:name="_Toc70282923"/>
      <w:bookmarkStart w:id="269" w:name="_Toc71293064"/>
      <w:bookmarkStart w:id="270" w:name="_Toc71293188"/>
      <w:bookmarkStart w:id="271" w:name="_Toc71293329"/>
      <w:bookmarkStart w:id="272" w:name="_Toc71297452"/>
      <w:bookmarkStart w:id="273" w:name="_Toc71320066"/>
      <w:bookmarkStart w:id="274" w:name="_Toc71322152"/>
      <w:bookmarkStart w:id="275" w:name="_Toc71362612"/>
      <w:bookmarkStart w:id="276" w:name="_Toc72484487"/>
      <w:bookmarkStart w:id="277"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6"/>
      <w:bookmarkEnd w:id="267"/>
      <w:bookmarkEnd w:id="268"/>
      <w:bookmarkEnd w:id="269"/>
      <w:bookmarkEnd w:id="270"/>
      <w:bookmarkEnd w:id="271"/>
      <w:bookmarkEnd w:id="272"/>
      <w:bookmarkEnd w:id="273"/>
      <w:bookmarkEnd w:id="274"/>
      <w:bookmarkEnd w:id="275"/>
      <w:bookmarkEnd w:id="276"/>
      <w:bookmarkEnd w:id="277"/>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8" w:name="_Toc70281164"/>
      <w:bookmarkStart w:id="279" w:name="_Toc70281348"/>
      <w:bookmarkStart w:id="280" w:name="_Toc70282924"/>
      <w:bookmarkStart w:id="281" w:name="_Toc75153276"/>
      <w:r>
        <w:rPr>
          <w:rFonts w:ascii="Times New Roman" w:hAnsi="Times New Roman" w:cs="Times New Roman"/>
          <w:color w:val="auto"/>
          <w:sz w:val="24"/>
          <w:szCs w:val="24"/>
        </w:rPr>
        <w:t>Analisa kebutuhan perangkat lunak</w:t>
      </w:r>
      <w:bookmarkEnd w:id="278"/>
      <w:bookmarkEnd w:id="279"/>
      <w:bookmarkEnd w:id="280"/>
      <w:bookmarkEnd w:id="281"/>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2" w:name="_Toc70281165"/>
      <w:bookmarkStart w:id="283" w:name="_Toc70281349"/>
      <w:bookmarkStart w:id="284" w:name="_Toc70282925"/>
      <w:bookmarkStart w:id="285" w:name="_Toc75153277"/>
      <w:r>
        <w:rPr>
          <w:rFonts w:ascii="Times New Roman" w:hAnsi="Times New Roman" w:cs="Times New Roman"/>
          <w:color w:val="auto"/>
          <w:sz w:val="24"/>
          <w:szCs w:val="24"/>
        </w:rPr>
        <w:t>Analisis kebutuhan fungsional</w:t>
      </w:r>
      <w:bookmarkEnd w:id="282"/>
      <w:bookmarkEnd w:id="283"/>
      <w:bookmarkEnd w:id="284"/>
      <w:bookmarkEnd w:id="285"/>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6" w:name="_Toc70281166"/>
      <w:bookmarkStart w:id="287" w:name="_Toc70281350"/>
      <w:bookmarkStart w:id="288" w:name="_Toc70282926"/>
      <w:bookmarkStart w:id="289" w:name="_Toc75153278"/>
      <w:r>
        <w:rPr>
          <w:rFonts w:ascii="Times New Roman" w:hAnsi="Times New Roman" w:cs="Times New Roman"/>
          <w:i/>
          <w:color w:val="auto"/>
          <w:sz w:val="24"/>
          <w:szCs w:val="24"/>
        </w:rPr>
        <w:t>Actor List</w:t>
      </w:r>
      <w:bookmarkEnd w:id="286"/>
      <w:bookmarkEnd w:id="287"/>
      <w:bookmarkEnd w:id="288"/>
      <w:bookmarkEnd w:id="28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0" w:name="_Toc70281167"/>
      <w:bookmarkStart w:id="291" w:name="_Toc70281351"/>
      <w:bookmarkStart w:id="292" w:name="_Toc70282927"/>
      <w:bookmarkStart w:id="293" w:name="_Toc71293065"/>
      <w:bookmarkStart w:id="294" w:name="_Toc71293189"/>
      <w:bookmarkStart w:id="295" w:name="_Toc71293330"/>
      <w:bookmarkStart w:id="296" w:name="_Toc71297453"/>
      <w:bookmarkStart w:id="297" w:name="_Toc71320067"/>
      <w:bookmarkStart w:id="298" w:name="_Toc71322153"/>
      <w:bookmarkStart w:id="299" w:name="_Toc71362613"/>
      <w:bookmarkStart w:id="300" w:name="_Toc72484488"/>
      <w:bookmarkStart w:id="301"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0"/>
      <w:bookmarkEnd w:id="291"/>
      <w:bookmarkEnd w:id="292"/>
      <w:bookmarkEnd w:id="293"/>
      <w:bookmarkEnd w:id="294"/>
      <w:bookmarkEnd w:id="295"/>
      <w:bookmarkEnd w:id="296"/>
      <w:bookmarkEnd w:id="297"/>
      <w:bookmarkEnd w:id="298"/>
      <w:bookmarkEnd w:id="299"/>
      <w:bookmarkEnd w:id="300"/>
      <w:bookmarkEnd w:id="301"/>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2" w:name="_Toc70281168"/>
      <w:bookmarkStart w:id="303" w:name="_Toc70281352"/>
      <w:bookmarkStart w:id="304" w:name="_Toc70282928"/>
      <w:bookmarkStart w:id="305" w:name="_Toc75153279"/>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2"/>
      <w:bookmarkEnd w:id="303"/>
      <w:bookmarkEnd w:id="304"/>
      <w:bookmarkEnd w:id="305"/>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6" w:name="_Toc70281169"/>
      <w:bookmarkStart w:id="307" w:name="_Toc70281353"/>
      <w:bookmarkStart w:id="308" w:name="_Toc70282929"/>
      <w:bookmarkStart w:id="309" w:name="_Toc71297454"/>
      <w:bookmarkStart w:id="310" w:name="_Toc71320068"/>
      <w:bookmarkStart w:id="311" w:name="_Toc71322154"/>
      <w:bookmarkStart w:id="312" w:name="_Toc71362614"/>
      <w:bookmarkStart w:id="313" w:name="_Toc72484489"/>
      <w:bookmarkStart w:id="314"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6"/>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5" w:name="_Toc70281170"/>
      <w:bookmarkStart w:id="316" w:name="_Toc70281354"/>
      <w:bookmarkStart w:id="317"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18" w:name="_Toc71297455"/>
      <w:bookmarkStart w:id="319" w:name="_Toc71320069"/>
      <w:bookmarkStart w:id="320" w:name="_Toc71322155"/>
      <w:bookmarkStart w:id="321" w:name="_Toc71362615"/>
      <w:bookmarkStart w:id="322" w:name="_Toc72484490"/>
      <w:bookmarkStart w:id="323" w:name="_Toc74953427"/>
      <w:bookmarkEnd w:id="315"/>
      <w:bookmarkEnd w:id="316"/>
      <w:bookmarkEnd w:id="31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8"/>
      <w:bookmarkEnd w:id="319"/>
      <w:bookmarkEnd w:id="320"/>
      <w:bookmarkEnd w:id="321"/>
      <w:bookmarkEnd w:id="322"/>
      <w:bookmarkEnd w:id="323"/>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071FE1">
        <w:trPr>
          <w:trHeight w:val="1689"/>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4" w:name="_Toc70281171"/>
      <w:bookmarkStart w:id="325" w:name="_Toc70281355"/>
      <w:bookmarkStart w:id="326"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400BE2" w:rsidRDefault="00400BE2"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7" w:name="_Toc71297456"/>
      <w:bookmarkStart w:id="328" w:name="_Toc71320070"/>
      <w:bookmarkStart w:id="329" w:name="_Toc71322156"/>
      <w:bookmarkStart w:id="330" w:name="_Toc71362616"/>
      <w:bookmarkStart w:id="331" w:name="_Toc72484491"/>
      <w:bookmarkStart w:id="332" w:name="_Toc7495342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4"/>
      <w:bookmarkEnd w:id="325"/>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ED50EC">
        <w:trPr>
          <w:trHeight w:val="174"/>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071FE1">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3" w:name="_Toc70281172"/>
      <w:bookmarkStart w:id="334" w:name="_Toc70281356"/>
      <w:bookmarkStart w:id="335"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6" w:name="_Toc71297457"/>
      <w:bookmarkStart w:id="337" w:name="_Toc71320071"/>
      <w:bookmarkStart w:id="338" w:name="_Toc71322157"/>
      <w:bookmarkStart w:id="339" w:name="_Toc71362617"/>
      <w:bookmarkStart w:id="340" w:name="_Toc72484492"/>
      <w:bookmarkStart w:id="341" w:name="_Toc7495342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3"/>
      <w:bookmarkEnd w:id="334"/>
      <w:bookmarkEnd w:id="335"/>
      <w:bookmarkEnd w:id="336"/>
      <w:bookmarkEnd w:id="337"/>
      <w:bookmarkEnd w:id="338"/>
      <w:bookmarkEnd w:id="339"/>
      <w:bookmarkEnd w:id="340"/>
      <w:bookmarkEnd w:id="341"/>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w:t>
            </w:r>
            <w:r w:rsidR="004B3B44">
              <w:rPr>
                <w:rFonts w:ascii="Times New Roman" w:hAnsi="Times New Roman" w:cs="Times New Roman"/>
                <w:sz w:val="24"/>
                <w:szCs w:val="24"/>
              </w:rPr>
              <w:t>imp</w:t>
            </w:r>
            <w:r>
              <w:rPr>
                <w:rFonts w:ascii="Times New Roman" w:hAnsi="Times New Roman" w:cs="Times New Roman"/>
                <w:sz w:val="24"/>
                <w:szCs w:val="24"/>
              </w:rPr>
              <w:t>an d</w:t>
            </w:r>
            <w:r w:rsidR="004B3B44">
              <w:rPr>
                <w:rFonts w:ascii="Times New Roman" w:hAnsi="Times New Roman" w:cs="Times New Roman"/>
                <w:sz w:val="24"/>
                <w:szCs w:val="24"/>
              </w:rPr>
              <w:t>at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475D15">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475D15"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220BCF" w:rsidRPr="009C0C18" w:rsidRDefault="009C0C18" w:rsidP="00475D15">
      <w:pPr>
        <w:pStyle w:val="Caption"/>
        <w:spacing w:before="240" w:after="0" w:line="360" w:lineRule="auto"/>
        <w:ind w:firstLine="1559"/>
        <w:rPr>
          <w:rFonts w:ascii="Times New Roman" w:hAnsi="Times New Roman" w:cs="Times New Roman"/>
          <w:color w:val="auto"/>
          <w:sz w:val="24"/>
          <w:szCs w:val="24"/>
        </w:rPr>
      </w:pPr>
      <w:bookmarkStart w:id="342" w:name="_Toc70281173"/>
      <w:bookmarkStart w:id="343" w:name="_Toc70281357"/>
      <w:bookmarkStart w:id="344" w:name="_Toc70282933"/>
      <w:bookmarkStart w:id="345" w:name="_Toc71297458"/>
      <w:bookmarkStart w:id="346" w:name="_Toc71320072"/>
      <w:bookmarkStart w:id="347" w:name="_Toc71322158"/>
      <w:bookmarkStart w:id="348" w:name="_Toc71362618"/>
      <w:bookmarkStart w:id="349" w:name="_Toc72484493"/>
      <w:bookmarkStart w:id="350" w:name="_Toc74953430"/>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2"/>
      <w:bookmarkEnd w:id="343"/>
      <w:bookmarkEnd w:id="344"/>
      <w:bookmarkEnd w:id="345"/>
      <w:bookmarkEnd w:id="346"/>
      <w:bookmarkEnd w:id="347"/>
      <w:bookmarkEnd w:id="348"/>
      <w:bookmarkEnd w:id="349"/>
      <w:bookmarkEnd w:id="350"/>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94287C">
              <w:rPr>
                <w:rFonts w:ascii="Times New Roman" w:hAnsi="Times New Roman" w:cs="Times New Roman"/>
                <w:sz w:val="24"/>
                <w:szCs w:val="24"/>
              </w:rPr>
              <w:t>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w:t>
            </w:r>
            <w:r w:rsidR="004D3D24">
              <w:rPr>
                <w:rFonts w:ascii="Times New Roman" w:hAnsi="Times New Roman" w:cs="Times New Roman"/>
                <w:sz w:val="24"/>
                <w:szCs w:val="24"/>
              </w:rPr>
              <w:t xml:space="preserve">dan </w:t>
            </w:r>
            <w:r w:rsidR="0094287C">
              <w:rPr>
                <w:rFonts w:ascii="Times New Roman" w:hAnsi="Times New Roman" w:cs="Times New Roman"/>
                <w:sz w:val="24"/>
                <w:szCs w:val="24"/>
              </w:rPr>
              <w:t>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1" w:name="_Toc70281174"/>
      <w:bookmarkStart w:id="352" w:name="_Toc70281358"/>
      <w:bookmarkStart w:id="353" w:name="_Toc70282934"/>
      <w:bookmarkStart w:id="354" w:name="_Toc71297459"/>
      <w:bookmarkStart w:id="355" w:name="_Toc71320073"/>
      <w:bookmarkStart w:id="356" w:name="_Toc71322159"/>
      <w:bookmarkStart w:id="357" w:name="_Toc71362619"/>
      <w:bookmarkStart w:id="358" w:name="_Toc72484494"/>
      <w:bookmarkStart w:id="359" w:name="_Toc74953431"/>
    </w:p>
    <w:p w:rsidR="004D3D24" w:rsidRDefault="004D3D24" w:rsidP="009C0C18">
      <w:pPr>
        <w:pStyle w:val="Caption"/>
        <w:spacing w:after="0"/>
        <w:ind w:firstLine="1843"/>
        <w:rPr>
          <w:rFonts w:ascii="Times New Roman" w:hAnsi="Times New Roman" w:cs="Times New Roman"/>
          <w:color w:val="auto"/>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1"/>
      <w:bookmarkEnd w:id="352"/>
      <w:bookmarkEnd w:id="353"/>
      <w:bookmarkEnd w:id="354"/>
      <w:bookmarkEnd w:id="355"/>
      <w:bookmarkEnd w:id="356"/>
      <w:bookmarkEnd w:id="357"/>
      <w:bookmarkEnd w:id="358"/>
      <w:bookmarkEnd w:id="359"/>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0" w:name="_Toc70281175"/>
      <w:bookmarkStart w:id="361" w:name="_Toc70281359"/>
      <w:bookmarkStart w:id="362"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63" w:name="_Toc71297460"/>
      <w:bookmarkStart w:id="364" w:name="_Toc71320074"/>
      <w:bookmarkStart w:id="365" w:name="_Toc71322160"/>
      <w:bookmarkStart w:id="366" w:name="_Toc71362620"/>
      <w:bookmarkStart w:id="367" w:name="_Toc72484495"/>
      <w:bookmarkStart w:id="368" w:name="_Toc74953432"/>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0"/>
      <w:bookmarkEnd w:id="361"/>
      <w:bookmarkEnd w:id="362"/>
      <w:bookmarkEnd w:id="363"/>
      <w:bookmarkEnd w:id="364"/>
      <w:bookmarkEnd w:id="365"/>
      <w:bookmarkEnd w:id="366"/>
      <w:bookmarkEnd w:id="367"/>
      <w:bookmarkEnd w:id="36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69" w:name="_Toc71297461"/>
      <w:bookmarkStart w:id="370" w:name="_Toc71320075"/>
      <w:bookmarkStart w:id="371" w:name="_Toc71322161"/>
      <w:bookmarkStart w:id="372" w:name="_Toc71362621"/>
      <w:bookmarkStart w:id="373" w:name="_Toc72484496"/>
      <w:bookmarkStart w:id="374"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69"/>
      <w:bookmarkEnd w:id="370"/>
      <w:bookmarkEnd w:id="371"/>
      <w:bookmarkEnd w:id="372"/>
      <w:bookmarkEnd w:id="373"/>
      <w:bookmarkEnd w:id="374"/>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2B181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2B1810">
              <w:rPr>
                <w:rFonts w:ascii="Times New Roman" w:hAnsi="Times New Roman" w:cs="Times New Roman"/>
                <w:sz w:val="24"/>
                <w:szCs w:val="24"/>
              </w:rPr>
              <w:t>Penjual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75" w:name="_Toc70281176"/>
      <w:bookmarkStart w:id="376" w:name="_Toc70281360"/>
      <w:bookmarkStart w:id="377" w:name="_Toc70282936"/>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8" w:name="_Toc75153280"/>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5"/>
      <w:bookmarkEnd w:id="376"/>
      <w:bookmarkEnd w:id="377"/>
      <w:bookmarkEnd w:id="378"/>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79" w:name="_Toc70281177"/>
      <w:bookmarkStart w:id="380" w:name="_Toc70281361"/>
      <w:bookmarkStart w:id="381" w:name="_Toc70282937"/>
      <w:bookmarkStart w:id="382" w:name="_Toc71297462"/>
      <w:bookmarkStart w:id="383" w:name="_Toc71320076"/>
      <w:bookmarkStart w:id="384" w:name="_Toc71322162"/>
      <w:bookmarkStart w:id="385" w:name="_Toc71362622"/>
      <w:bookmarkStart w:id="386" w:name="_Toc72484497"/>
      <w:bookmarkStart w:id="387"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79"/>
      <w:bookmarkEnd w:id="380"/>
      <w:bookmarkEnd w:id="381"/>
      <w:bookmarkEnd w:id="382"/>
      <w:bookmarkEnd w:id="383"/>
      <w:bookmarkEnd w:id="384"/>
      <w:bookmarkEnd w:id="385"/>
      <w:bookmarkEnd w:id="386"/>
      <w:bookmarkEnd w:id="387"/>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8" w:name="_Toc70281178"/>
      <w:bookmarkStart w:id="389" w:name="_Toc70281362"/>
      <w:bookmarkStart w:id="390" w:name="_Toc70282938"/>
      <w:bookmarkStart w:id="391" w:name="_Toc75153281"/>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8"/>
      <w:bookmarkEnd w:id="389"/>
      <w:bookmarkEnd w:id="390"/>
      <w:bookmarkEnd w:id="391"/>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368F9732" wp14:editId="3DA81BC7">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2" w:name="_Toc71362908"/>
            <w:bookmarkStart w:id="393" w:name="_Toc71363220"/>
            <w:bookmarkStart w:id="394" w:name="_Toc72484822"/>
            <w:bookmarkStart w:id="395" w:name="_Toc74991556"/>
            <w:bookmarkStart w:id="396"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2"/>
            <w:bookmarkEnd w:id="393"/>
            <w:bookmarkEnd w:id="394"/>
            <w:bookmarkEnd w:id="395"/>
            <w:bookmarkEnd w:id="396"/>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55023"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97" w:name="_Toc70281180"/>
      <w:bookmarkStart w:id="398" w:name="_Toc70281364"/>
      <w:bookmarkStart w:id="399" w:name="_Toc70282940"/>
      <w:bookmarkStart w:id="400" w:name="_Toc75153282"/>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7"/>
      <w:bookmarkEnd w:id="398"/>
      <w:bookmarkEnd w:id="399"/>
      <w:bookmarkEnd w:id="400"/>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03B498E8" wp14:editId="425A9BD4">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1" w:name="_Toc71362909"/>
            <w:bookmarkStart w:id="402" w:name="_Toc71363221"/>
            <w:bookmarkStart w:id="403" w:name="_Toc72484823"/>
            <w:bookmarkStart w:id="404" w:name="_Toc74991557"/>
            <w:bookmarkStart w:id="405"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1"/>
            <w:bookmarkEnd w:id="402"/>
            <w:bookmarkEnd w:id="403"/>
            <w:bookmarkEnd w:id="404"/>
            <w:bookmarkEnd w:id="405"/>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09B8E3D7" wp14:editId="15096D13">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6" w:name="_Toc71362910"/>
            <w:bookmarkStart w:id="407" w:name="_Toc71363222"/>
            <w:bookmarkStart w:id="408" w:name="_Toc72484824"/>
            <w:bookmarkStart w:id="409" w:name="_Toc74991558"/>
            <w:bookmarkStart w:id="410"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6"/>
            <w:bookmarkEnd w:id="407"/>
            <w:bookmarkEnd w:id="408"/>
            <w:bookmarkEnd w:id="409"/>
            <w:bookmarkEnd w:id="410"/>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5AA2DB2" wp14:editId="0CA7DD8F">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1" w:name="_Toc71362911"/>
            <w:bookmarkStart w:id="412" w:name="_Toc71363223"/>
            <w:bookmarkStart w:id="413" w:name="_Toc72484825"/>
            <w:bookmarkStart w:id="414" w:name="_Toc74991559"/>
            <w:bookmarkStart w:id="415"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1"/>
            <w:bookmarkEnd w:id="412"/>
            <w:bookmarkEnd w:id="413"/>
            <w:bookmarkEnd w:id="414"/>
            <w:bookmarkEnd w:id="41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1EEB6CE6" wp14:editId="48BD850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6" w:name="_Toc71362912"/>
            <w:bookmarkStart w:id="417" w:name="_Toc71363224"/>
            <w:bookmarkStart w:id="418" w:name="_Toc72484826"/>
            <w:bookmarkStart w:id="419" w:name="_Toc74991560"/>
            <w:bookmarkStart w:id="420"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6"/>
            <w:bookmarkEnd w:id="417"/>
            <w:bookmarkEnd w:id="418"/>
            <w:bookmarkEnd w:id="419"/>
            <w:bookmarkEnd w:id="420"/>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9A43BD9" wp14:editId="1C98CE6C">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1" w:name="_Toc71362913"/>
            <w:bookmarkStart w:id="422" w:name="_Toc71363225"/>
            <w:bookmarkStart w:id="423" w:name="_Toc72484827"/>
            <w:bookmarkStart w:id="424" w:name="_Toc74991561"/>
            <w:bookmarkStart w:id="425"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1"/>
            <w:bookmarkEnd w:id="422"/>
            <w:bookmarkEnd w:id="423"/>
            <w:bookmarkEnd w:id="424"/>
            <w:bookmarkEnd w:id="425"/>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D33CFDD" wp14:editId="37BA27D4">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6" w:name="_Toc71362914"/>
            <w:bookmarkStart w:id="427" w:name="_Toc71363226"/>
            <w:bookmarkStart w:id="428" w:name="_Toc72484828"/>
            <w:bookmarkStart w:id="429" w:name="_Toc74991562"/>
            <w:bookmarkStart w:id="430"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6"/>
            <w:bookmarkEnd w:id="427"/>
            <w:bookmarkEnd w:id="428"/>
            <w:r w:rsidR="00A65EC7">
              <w:rPr>
                <w:rFonts w:ascii="Times New Roman" w:hAnsi="Times New Roman" w:cs="Times New Roman"/>
                <w:color w:val="auto"/>
                <w:sz w:val="24"/>
                <w:szCs w:val="24"/>
              </w:rPr>
              <w:t xml:space="preserve"> Penjualan</w:t>
            </w:r>
            <w:bookmarkEnd w:id="429"/>
            <w:bookmarkEnd w:id="430"/>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7B96C1FC" wp14:editId="619CD5CF">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1" w:name="_Toc71362915"/>
            <w:bookmarkStart w:id="432" w:name="_Toc71363227"/>
            <w:bookmarkStart w:id="433" w:name="_Toc72484829"/>
            <w:bookmarkStart w:id="434" w:name="_Toc74991563"/>
            <w:bookmarkStart w:id="435"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1"/>
            <w:bookmarkEnd w:id="432"/>
            <w:bookmarkEnd w:id="433"/>
            <w:bookmarkEnd w:id="434"/>
            <w:bookmarkEnd w:id="435"/>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58C34A61" wp14:editId="57093F75">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6" w:name="_Toc71362916"/>
            <w:bookmarkStart w:id="437" w:name="_Toc71363228"/>
            <w:bookmarkStart w:id="438" w:name="_Toc72484830"/>
            <w:bookmarkStart w:id="439" w:name="_Toc74991564"/>
            <w:bookmarkStart w:id="440"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6"/>
            <w:bookmarkEnd w:id="437"/>
            <w:bookmarkEnd w:id="438"/>
            <w:bookmarkEnd w:id="439"/>
            <w:bookmarkEnd w:id="440"/>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1" w:name="_Toc70281198"/>
      <w:bookmarkStart w:id="442" w:name="_Toc70281382"/>
      <w:bookmarkStart w:id="443" w:name="_Toc70282958"/>
      <w:bookmarkStart w:id="444" w:name="_Toc75153283"/>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1"/>
      <w:bookmarkEnd w:id="442"/>
      <w:bookmarkEnd w:id="443"/>
      <w:bookmarkEnd w:id="444"/>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5" w:name="_Toc71362925"/>
            <w:bookmarkStart w:id="446" w:name="_Toc71363237"/>
            <w:bookmarkStart w:id="447" w:name="_Toc72484831"/>
            <w:bookmarkStart w:id="448" w:name="_Toc74991565"/>
            <w:bookmarkStart w:id="449"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5"/>
            <w:bookmarkEnd w:id="446"/>
            <w:bookmarkEnd w:id="447"/>
            <w:bookmarkEnd w:id="448"/>
            <w:bookmarkEnd w:id="449"/>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0" w:name="_Toc70281187"/>
      <w:bookmarkStart w:id="451" w:name="_Toc70281371"/>
      <w:bookmarkStart w:id="452" w:name="_Toc70282947"/>
      <w:bookmarkStart w:id="453" w:name="_Toc75153284"/>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50"/>
      <w:bookmarkEnd w:id="451"/>
      <w:bookmarkEnd w:id="452"/>
      <w:bookmarkEnd w:id="453"/>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F73B5C9" wp14:editId="0511A75B">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4" w:name="_Toc74991566"/>
            <w:bookmarkStart w:id="455"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4"/>
            <w:bookmarkEnd w:id="455"/>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114DFE8A" wp14:editId="782ABB9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6" w:name="_Toc72484840"/>
            <w:bookmarkStart w:id="457" w:name="_Toc74991567"/>
            <w:bookmarkStart w:id="458"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6"/>
            <w:bookmarkEnd w:id="457"/>
            <w:bookmarkEnd w:id="458"/>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1A6C5AD1" wp14:editId="49E4C33D">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59" w:name="_Toc72484841"/>
            <w:bookmarkStart w:id="460" w:name="_Toc74991568"/>
            <w:bookmarkStart w:id="461"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9"/>
            <w:bookmarkEnd w:id="460"/>
            <w:bookmarkEnd w:id="461"/>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822E7A7" wp14:editId="1E1DF279">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2" w:name="_Toc72484842"/>
            <w:bookmarkStart w:id="463" w:name="_Toc74991569"/>
            <w:bookmarkStart w:id="464"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2"/>
            <w:bookmarkEnd w:id="463"/>
            <w:bookmarkEnd w:id="464"/>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0517DBEF" wp14:editId="7F5D243B">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5" w:name="_Toc71362921"/>
            <w:bookmarkStart w:id="466" w:name="_Toc71363233"/>
            <w:bookmarkStart w:id="467" w:name="_Toc72484843"/>
            <w:bookmarkStart w:id="468" w:name="_Toc74991570"/>
            <w:bookmarkStart w:id="469"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5"/>
            <w:bookmarkEnd w:id="466"/>
            <w:bookmarkEnd w:id="467"/>
            <w:bookmarkEnd w:id="468"/>
            <w:bookmarkEnd w:id="469"/>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AE8AEA7" wp14:editId="0B811995">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70" w:name="_Toc71362922"/>
            <w:bookmarkStart w:id="471" w:name="_Toc71363234"/>
            <w:bookmarkStart w:id="472" w:name="_Toc72484844"/>
            <w:bookmarkStart w:id="473" w:name="_Toc74991571"/>
            <w:bookmarkStart w:id="474"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70"/>
            <w:bookmarkEnd w:id="471"/>
            <w:bookmarkEnd w:id="472"/>
            <w:bookmarkEnd w:id="473"/>
            <w:bookmarkEnd w:id="474"/>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25A5724" wp14:editId="5ECDA458">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5" w:name="_Toc71362923"/>
            <w:bookmarkStart w:id="476" w:name="_Toc71363235"/>
            <w:bookmarkStart w:id="477" w:name="_Toc72484845"/>
            <w:bookmarkStart w:id="478" w:name="_Toc74991572"/>
            <w:bookmarkStart w:id="479"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5"/>
            <w:bookmarkEnd w:id="476"/>
            <w:bookmarkEnd w:id="477"/>
            <w:r w:rsidR="00E93652">
              <w:rPr>
                <w:rFonts w:ascii="Times New Roman" w:hAnsi="Times New Roman" w:cs="Times New Roman"/>
                <w:color w:val="auto"/>
                <w:sz w:val="24"/>
                <w:szCs w:val="24"/>
              </w:rPr>
              <w:t xml:space="preserve"> Penjualan</w:t>
            </w:r>
            <w:bookmarkEnd w:id="478"/>
            <w:bookmarkEnd w:id="479"/>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5A7149B" wp14:editId="45CE3AB3">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80" w:name="_Toc71362924"/>
            <w:bookmarkStart w:id="481" w:name="_Toc71363236"/>
            <w:bookmarkStart w:id="482" w:name="_Toc72484846"/>
            <w:bookmarkStart w:id="483" w:name="_Toc74991573"/>
            <w:bookmarkStart w:id="484"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80"/>
            <w:bookmarkEnd w:id="481"/>
            <w:bookmarkEnd w:id="482"/>
            <w:bookmarkEnd w:id="483"/>
            <w:bookmarkEnd w:id="484"/>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5" w:name="_Toc70281200"/>
      <w:bookmarkStart w:id="486" w:name="_Toc70281384"/>
      <w:bookmarkStart w:id="487" w:name="_Toc70282960"/>
      <w:bookmarkStart w:id="488" w:name="_Toc75153285"/>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5"/>
      <w:bookmarkEnd w:id="486"/>
      <w:bookmarkEnd w:id="487"/>
      <w:bookmarkEnd w:id="488"/>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13AECE4E" wp14:editId="342D41AE">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89" w:name="_Toc71362926"/>
            <w:bookmarkStart w:id="490" w:name="_Toc71363238"/>
            <w:bookmarkStart w:id="491" w:name="_Toc72484847"/>
            <w:bookmarkStart w:id="492" w:name="_Toc74991574"/>
            <w:bookmarkStart w:id="493"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89"/>
            <w:bookmarkEnd w:id="490"/>
            <w:bookmarkEnd w:id="491"/>
            <w:bookmarkEnd w:id="492"/>
            <w:bookmarkEnd w:id="493"/>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4" w:name="_Toc70281202"/>
      <w:bookmarkStart w:id="495" w:name="_Toc70281386"/>
      <w:bookmarkStart w:id="496" w:name="_Toc70282962"/>
      <w:bookmarkStart w:id="497" w:name="_Toc75153286"/>
      <w:r w:rsidRPr="006D2439">
        <w:rPr>
          <w:rFonts w:ascii="Times New Roman" w:hAnsi="Times New Roman" w:cs="Times New Roman"/>
          <w:i/>
          <w:color w:val="auto"/>
          <w:sz w:val="24"/>
          <w:szCs w:val="24"/>
        </w:rPr>
        <w:t>Struktur Tabel</w:t>
      </w:r>
      <w:bookmarkEnd w:id="494"/>
      <w:bookmarkEnd w:id="495"/>
      <w:bookmarkEnd w:id="496"/>
      <w:bookmarkEnd w:id="497"/>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8" w:name="_Toc70281203"/>
      <w:bookmarkStart w:id="499" w:name="_Toc70281387"/>
      <w:bookmarkStart w:id="500" w:name="_Toc70282963"/>
      <w:bookmarkStart w:id="501" w:name="_Toc71322163"/>
      <w:bookmarkStart w:id="502" w:name="_Toc71362623"/>
      <w:bookmarkStart w:id="503" w:name="_Toc72484498"/>
      <w:bookmarkStart w:id="504"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8"/>
      <w:bookmarkEnd w:id="499"/>
      <w:bookmarkEnd w:id="500"/>
      <w:bookmarkEnd w:id="501"/>
      <w:bookmarkEnd w:id="502"/>
      <w:bookmarkEnd w:id="503"/>
      <w:bookmarkEnd w:id="50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5" w:name="_Toc70281204"/>
      <w:bookmarkStart w:id="506" w:name="_Toc70281388"/>
      <w:bookmarkStart w:id="507" w:name="_Toc70282964"/>
      <w:bookmarkStart w:id="508" w:name="_Toc71322164"/>
      <w:bookmarkStart w:id="509" w:name="_Toc71362624"/>
      <w:bookmarkStart w:id="510" w:name="_Toc72484499"/>
      <w:bookmarkStart w:id="511"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5"/>
      <w:bookmarkEnd w:id="506"/>
      <w:bookmarkEnd w:id="507"/>
      <w:bookmarkEnd w:id="508"/>
      <w:bookmarkEnd w:id="509"/>
      <w:bookmarkEnd w:id="510"/>
      <w:bookmarkEnd w:id="511"/>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2" w:name="_Toc70281205"/>
      <w:bookmarkStart w:id="513" w:name="_Toc70281389"/>
      <w:bookmarkStart w:id="514" w:name="_Toc70282965"/>
      <w:bookmarkStart w:id="515" w:name="_Toc71322165"/>
      <w:bookmarkStart w:id="516" w:name="_Toc71362625"/>
      <w:bookmarkStart w:id="517" w:name="_Toc72484500"/>
      <w:bookmarkStart w:id="518"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2"/>
      <w:bookmarkEnd w:id="513"/>
      <w:bookmarkEnd w:id="514"/>
      <w:bookmarkEnd w:id="515"/>
      <w:bookmarkEnd w:id="516"/>
      <w:bookmarkEnd w:id="517"/>
      <w:bookmarkEnd w:id="518"/>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19" w:name="_Toc70281206"/>
      <w:bookmarkStart w:id="520" w:name="_Toc70281390"/>
      <w:bookmarkStart w:id="521" w:name="_Toc70282966"/>
      <w:bookmarkStart w:id="522" w:name="_Toc71362626"/>
      <w:bookmarkStart w:id="523" w:name="_Toc72484501"/>
      <w:bookmarkStart w:id="524"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19"/>
      <w:bookmarkEnd w:id="520"/>
      <w:bookmarkEnd w:id="521"/>
      <w:bookmarkEnd w:id="522"/>
      <w:bookmarkEnd w:id="523"/>
      <w:bookmarkEnd w:id="524"/>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5" w:name="_Toc70281207"/>
      <w:bookmarkStart w:id="526" w:name="_Toc70281391"/>
      <w:bookmarkStart w:id="527" w:name="_Toc70282967"/>
      <w:bookmarkStart w:id="528" w:name="_Toc71362627"/>
      <w:bookmarkStart w:id="529" w:name="_Toc72484502"/>
      <w:bookmarkStart w:id="530"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5"/>
      <w:bookmarkEnd w:id="526"/>
      <w:bookmarkEnd w:id="527"/>
      <w:bookmarkEnd w:id="528"/>
      <w:bookmarkEnd w:id="529"/>
      <w:bookmarkEnd w:id="53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1" w:name="_Toc70281208"/>
      <w:bookmarkStart w:id="532" w:name="_Toc70281392"/>
      <w:bookmarkStart w:id="533" w:name="_Toc70282968"/>
      <w:bookmarkStart w:id="534" w:name="_Toc71362628"/>
      <w:bookmarkStart w:id="535" w:name="_Toc72484503"/>
      <w:bookmarkStart w:id="536"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1"/>
      <w:bookmarkEnd w:id="532"/>
      <w:bookmarkEnd w:id="533"/>
      <w:bookmarkEnd w:id="534"/>
      <w:bookmarkEnd w:id="535"/>
      <w:bookmarkEnd w:id="536"/>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7" w:name="_Toc70281209"/>
      <w:bookmarkStart w:id="538" w:name="_Toc70281393"/>
      <w:bookmarkStart w:id="539" w:name="_Toc70282969"/>
      <w:bookmarkStart w:id="540" w:name="_Toc71362629"/>
      <w:bookmarkStart w:id="541" w:name="_Toc72484504"/>
      <w:bookmarkStart w:id="542"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7"/>
      <w:bookmarkEnd w:id="538"/>
      <w:bookmarkEnd w:id="539"/>
      <w:bookmarkEnd w:id="540"/>
      <w:bookmarkEnd w:id="541"/>
      <w:bookmarkEnd w:id="542"/>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3" w:name="_Toc70281210"/>
      <w:bookmarkStart w:id="544" w:name="_Toc70281394"/>
      <w:bookmarkStart w:id="545" w:name="_Toc70282970"/>
      <w:bookmarkStart w:id="546" w:name="_Toc71362630"/>
      <w:bookmarkStart w:id="547" w:name="_Toc72484505"/>
      <w:bookmarkStart w:id="548"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3"/>
      <w:bookmarkEnd w:id="544"/>
      <w:bookmarkEnd w:id="545"/>
      <w:bookmarkEnd w:id="546"/>
      <w:bookmarkEnd w:id="547"/>
      <w:bookmarkEnd w:id="548"/>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49" w:name="_Toc70281211"/>
      <w:bookmarkStart w:id="550" w:name="_Toc70281395"/>
      <w:bookmarkStart w:id="551" w:name="_Toc70282971"/>
      <w:bookmarkStart w:id="552" w:name="_Toc71362631"/>
      <w:bookmarkStart w:id="553" w:name="_Toc72484506"/>
      <w:bookmarkStart w:id="554"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49"/>
      <w:bookmarkEnd w:id="550"/>
      <w:bookmarkEnd w:id="551"/>
      <w:bookmarkEnd w:id="552"/>
      <w:bookmarkEnd w:id="553"/>
      <w:bookmarkEnd w:id="554"/>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5" w:name="_Toc70281212"/>
      <w:bookmarkStart w:id="556" w:name="_Toc70281396"/>
      <w:bookmarkStart w:id="557" w:name="_Toc70282972"/>
      <w:bookmarkStart w:id="558" w:name="_Toc71362632"/>
      <w:bookmarkStart w:id="559" w:name="_Toc72484507"/>
      <w:bookmarkStart w:id="560"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5"/>
      <w:bookmarkEnd w:id="556"/>
      <w:bookmarkEnd w:id="557"/>
      <w:bookmarkEnd w:id="558"/>
      <w:bookmarkEnd w:id="559"/>
      <w:bookmarkEnd w:id="560"/>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1" w:name="_Toc70281213"/>
      <w:bookmarkStart w:id="562" w:name="_Toc70281397"/>
      <w:bookmarkStart w:id="563" w:name="_Toc70282973"/>
      <w:bookmarkStart w:id="564" w:name="_Toc75153287"/>
      <w:r w:rsidRPr="005157D5">
        <w:rPr>
          <w:rFonts w:ascii="Times New Roman" w:hAnsi="Times New Roman" w:cs="Times New Roman"/>
          <w:color w:val="auto"/>
          <w:sz w:val="24"/>
          <w:szCs w:val="24"/>
        </w:rPr>
        <w:lastRenderedPageBreak/>
        <w:t>Perancangan Struktur Menu</w:t>
      </w:r>
      <w:bookmarkEnd w:id="561"/>
      <w:bookmarkEnd w:id="562"/>
      <w:bookmarkEnd w:id="563"/>
      <w:bookmarkEnd w:id="564"/>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473D84A8" wp14:editId="1E16EFB5">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5" w:name="_Toc71362927"/>
            <w:bookmarkStart w:id="566" w:name="_Toc71363239"/>
            <w:bookmarkStart w:id="567" w:name="_Toc72484848"/>
            <w:bookmarkStart w:id="568" w:name="_Toc74991575"/>
            <w:bookmarkStart w:id="569"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5"/>
            <w:bookmarkEnd w:id="566"/>
            <w:bookmarkEnd w:id="567"/>
            <w:bookmarkEnd w:id="568"/>
            <w:bookmarkEnd w:id="569"/>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70" w:name="_Toc70281215"/>
      <w:bookmarkStart w:id="571" w:name="_Toc70281399"/>
      <w:bookmarkStart w:id="572" w:name="_Toc70282975"/>
      <w:bookmarkStart w:id="573" w:name="_Toc75153288"/>
      <w:r w:rsidRPr="005157D5">
        <w:rPr>
          <w:rFonts w:ascii="Times New Roman" w:hAnsi="Times New Roman" w:cs="Times New Roman"/>
          <w:color w:val="auto"/>
          <w:sz w:val="24"/>
          <w:szCs w:val="24"/>
        </w:rPr>
        <w:lastRenderedPageBreak/>
        <w:t>Perancangan Antarmuka</w:t>
      </w:r>
      <w:bookmarkEnd w:id="570"/>
      <w:bookmarkEnd w:id="571"/>
      <w:bookmarkEnd w:id="572"/>
      <w:bookmarkEnd w:id="573"/>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4" w:name="_Toc71362928"/>
            <w:bookmarkStart w:id="575" w:name="_Toc71363240"/>
            <w:bookmarkStart w:id="576" w:name="_Toc72484849"/>
            <w:bookmarkStart w:id="577" w:name="_Toc74991576"/>
            <w:bookmarkStart w:id="578"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4"/>
            <w:bookmarkEnd w:id="575"/>
            <w:bookmarkEnd w:id="576"/>
            <w:bookmarkEnd w:id="577"/>
            <w:bookmarkEnd w:id="578"/>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2F00ABBF" wp14:editId="47C97DC7">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79" w:name="_Toc71362929"/>
            <w:bookmarkStart w:id="580" w:name="_Toc71363241"/>
            <w:bookmarkStart w:id="581" w:name="_Toc72484850"/>
            <w:bookmarkStart w:id="582" w:name="_Toc74991577"/>
            <w:bookmarkStart w:id="583"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79"/>
            <w:bookmarkEnd w:id="580"/>
            <w:bookmarkEnd w:id="581"/>
            <w:bookmarkEnd w:id="582"/>
            <w:bookmarkEnd w:id="583"/>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bookmarkStart w:id="584" w:name="_GoBack"/>
      <w:bookmarkEnd w:id="584"/>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17EB0866" wp14:editId="2EADE103">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5" w:name="_Toc71362930"/>
            <w:bookmarkStart w:id="586" w:name="_Toc71363242"/>
            <w:bookmarkStart w:id="587" w:name="_Toc72484851"/>
            <w:bookmarkStart w:id="588" w:name="_Toc74991578"/>
            <w:bookmarkStart w:id="589"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5"/>
            <w:bookmarkEnd w:id="586"/>
            <w:bookmarkEnd w:id="587"/>
            <w:bookmarkEnd w:id="588"/>
            <w:bookmarkEnd w:id="589"/>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5F9DED28" wp14:editId="489FF2CB">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0" w:name="_Toc71362931"/>
            <w:bookmarkStart w:id="591" w:name="_Toc71363243"/>
            <w:bookmarkStart w:id="592" w:name="_Toc72484852"/>
            <w:bookmarkStart w:id="593" w:name="_Toc74991579"/>
            <w:bookmarkStart w:id="594"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90"/>
            <w:bookmarkEnd w:id="591"/>
            <w:bookmarkEnd w:id="592"/>
            <w:bookmarkEnd w:id="593"/>
            <w:bookmarkEnd w:id="59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3B3238BA" wp14:editId="10B70F64">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5" w:name="_Toc71362932"/>
            <w:bookmarkStart w:id="596" w:name="_Toc71363244"/>
            <w:bookmarkStart w:id="597" w:name="_Toc72484853"/>
            <w:bookmarkStart w:id="598" w:name="_Toc74991580"/>
            <w:bookmarkStart w:id="599"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5"/>
            <w:bookmarkEnd w:id="596"/>
            <w:bookmarkEnd w:id="597"/>
            <w:bookmarkEnd w:id="598"/>
            <w:bookmarkEnd w:id="59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59D61E4F" wp14:editId="06559245">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600" w:name="_Toc71362933"/>
            <w:bookmarkStart w:id="601" w:name="_Toc71363245"/>
            <w:bookmarkStart w:id="602" w:name="_Toc72484854"/>
            <w:bookmarkStart w:id="603" w:name="_Toc74991581"/>
            <w:bookmarkStart w:id="604"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600"/>
            <w:bookmarkEnd w:id="601"/>
            <w:bookmarkEnd w:id="602"/>
            <w:bookmarkEnd w:id="603"/>
            <w:bookmarkEnd w:id="60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1BD9252E" wp14:editId="74740D74">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5" w:name="_Toc71362934"/>
            <w:bookmarkStart w:id="606" w:name="_Toc71363246"/>
            <w:bookmarkStart w:id="607" w:name="_Toc72484855"/>
            <w:bookmarkStart w:id="608" w:name="_Toc74991582"/>
            <w:bookmarkStart w:id="609"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5"/>
            <w:bookmarkEnd w:id="606"/>
            <w:bookmarkEnd w:id="607"/>
            <w:bookmarkEnd w:id="608"/>
            <w:bookmarkEnd w:id="609"/>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33520BD" wp14:editId="4835C767">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10" w:name="_Toc74991583"/>
            <w:bookmarkStart w:id="611"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10"/>
            <w:bookmarkEnd w:id="611"/>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22FA4F7" wp14:editId="08D87CD0">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2" w:name="_Toc71362937"/>
            <w:bookmarkStart w:id="613" w:name="_Toc71363249"/>
            <w:bookmarkStart w:id="614" w:name="_Toc72484858"/>
            <w:bookmarkStart w:id="615" w:name="_Toc74991584"/>
            <w:bookmarkStart w:id="616"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2"/>
            <w:bookmarkEnd w:id="613"/>
            <w:bookmarkEnd w:id="614"/>
            <w:bookmarkEnd w:id="615"/>
            <w:bookmarkEnd w:id="61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7438EC4F" wp14:editId="46CE8E1B">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7" w:name="_Toc71362938"/>
            <w:bookmarkStart w:id="618" w:name="_Toc71363250"/>
            <w:bookmarkStart w:id="619" w:name="_Toc72484859"/>
            <w:bookmarkStart w:id="620" w:name="_Toc74991585"/>
            <w:bookmarkStart w:id="621"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7"/>
            <w:bookmarkEnd w:id="618"/>
            <w:bookmarkEnd w:id="619"/>
            <w:bookmarkEnd w:id="620"/>
            <w:bookmarkEnd w:id="621"/>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D2E81F0" wp14:editId="7C3BD61C">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2" w:name="_Toc71362939"/>
            <w:bookmarkStart w:id="623" w:name="_Toc71363251"/>
            <w:bookmarkStart w:id="624" w:name="_Toc72484860"/>
            <w:bookmarkStart w:id="625" w:name="_Toc74991586"/>
            <w:bookmarkStart w:id="626"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2"/>
            <w:bookmarkEnd w:id="623"/>
            <w:bookmarkEnd w:id="624"/>
            <w:bookmarkEnd w:id="625"/>
            <w:bookmarkEnd w:id="62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1E91EF2D" wp14:editId="5F9166B0">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7" w:name="_Toc71362940"/>
            <w:bookmarkStart w:id="628" w:name="_Toc71363252"/>
            <w:bookmarkStart w:id="629" w:name="_Toc72484861"/>
            <w:bookmarkStart w:id="630" w:name="_Toc74991587"/>
            <w:bookmarkStart w:id="631"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7"/>
            <w:bookmarkEnd w:id="628"/>
            <w:bookmarkEnd w:id="629"/>
            <w:bookmarkEnd w:id="630"/>
            <w:bookmarkEnd w:id="631"/>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681D69DE" wp14:editId="4B73541F">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2" w:name="_Toc71362941"/>
            <w:bookmarkStart w:id="633" w:name="_Toc71363253"/>
            <w:bookmarkStart w:id="634" w:name="_Toc72484862"/>
            <w:bookmarkStart w:id="635" w:name="_Toc74991588"/>
            <w:bookmarkStart w:id="636"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2"/>
            <w:bookmarkEnd w:id="633"/>
            <w:bookmarkEnd w:id="634"/>
            <w:bookmarkEnd w:id="635"/>
            <w:bookmarkEnd w:id="636"/>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226F0760" wp14:editId="187AA6C0">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7" w:name="_Toc71362942"/>
            <w:bookmarkStart w:id="638" w:name="_Toc71363254"/>
            <w:bookmarkStart w:id="639" w:name="_Toc72484863"/>
            <w:bookmarkStart w:id="640" w:name="_Toc74991589"/>
            <w:bookmarkStart w:id="641"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7"/>
            <w:bookmarkEnd w:id="638"/>
            <w:bookmarkEnd w:id="639"/>
            <w:bookmarkEnd w:id="640"/>
            <w:bookmarkEnd w:id="64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345BC20F" wp14:editId="3F3076AA">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2" w:name="_Toc71362943"/>
            <w:bookmarkStart w:id="643" w:name="_Toc71363255"/>
            <w:bookmarkStart w:id="644" w:name="_Toc72484864"/>
            <w:bookmarkStart w:id="645" w:name="_Toc74991590"/>
            <w:bookmarkStart w:id="646"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2"/>
            <w:bookmarkEnd w:id="643"/>
            <w:bookmarkEnd w:id="644"/>
            <w:bookmarkEnd w:id="645"/>
            <w:bookmarkEnd w:id="646"/>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414540F5" wp14:editId="18D9D1BF">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7" w:name="_Toc71362944"/>
            <w:bookmarkStart w:id="648" w:name="_Toc71363256"/>
            <w:bookmarkStart w:id="649" w:name="_Toc72484865"/>
            <w:bookmarkStart w:id="650" w:name="_Toc74991591"/>
            <w:bookmarkStart w:id="651"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7"/>
            <w:bookmarkEnd w:id="648"/>
            <w:bookmarkEnd w:id="649"/>
            <w:bookmarkEnd w:id="650"/>
            <w:bookmarkEnd w:id="651"/>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7503E96" wp14:editId="5C7DF527">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2" w:name="_Toc71362945"/>
            <w:bookmarkStart w:id="653" w:name="_Toc71363257"/>
            <w:bookmarkStart w:id="654" w:name="_Toc72484866"/>
            <w:bookmarkStart w:id="655" w:name="_Toc74991592"/>
            <w:bookmarkStart w:id="656"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2"/>
            <w:bookmarkEnd w:id="653"/>
            <w:bookmarkEnd w:id="654"/>
            <w:bookmarkEnd w:id="655"/>
            <w:bookmarkEnd w:id="656"/>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6732D253" wp14:editId="23BBAF58">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7" w:name="_Toc71362946"/>
            <w:bookmarkStart w:id="658" w:name="_Toc71363258"/>
            <w:bookmarkStart w:id="659" w:name="_Toc72484867"/>
            <w:bookmarkStart w:id="660" w:name="_Toc74991593"/>
            <w:bookmarkStart w:id="661"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7"/>
            <w:bookmarkEnd w:id="658"/>
            <w:bookmarkEnd w:id="659"/>
            <w:bookmarkEnd w:id="660"/>
            <w:bookmarkEnd w:id="661"/>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724279BD" wp14:editId="7B453F64">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2" w:name="_Toc71362947"/>
            <w:bookmarkStart w:id="663" w:name="_Toc71363259"/>
            <w:bookmarkStart w:id="664" w:name="_Toc72484868"/>
            <w:bookmarkStart w:id="665" w:name="_Toc74991594"/>
            <w:bookmarkStart w:id="666"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2"/>
            <w:bookmarkEnd w:id="663"/>
            <w:bookmarkEnd w:id="664"/>
            <w:bookmarkEnd w:id="665"/>
            <w:bookmarkEnd w:id="66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A9DE9B9" wp14:editId="071C2492">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7" w:name="_Toc71362948"/>
            <w:bookmarkStart w:id="668" w:name="_Toc71363260"/>
            <w:bookmarkStart w:id="669" w:name="_Toc72484869"/>
            <w:bookmarkStart w:id="670" w:name="_Toc74991595"/>
            <w:bookmarkStart w:id="671"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7"/>
            <w:bookmarkEnd w:id="668"/>
            <w:bookmarkEnd w:id="669"/>
            <w:bookmarkEnd w:id="670"/>
            <w:bookmarkEnd w:id="671"/>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5DB397A8" wp14:editId="4DCDDEB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2" w:name="_Toc71362949"/>
            <w:bookmarkStart w:id="673" w:name="_Toc71363261"/>
            <w:bookmarkStart w:id="674" w:name="_Toc72484870"/>
            <w:bookmarkStart w:id="675" w:name="_Toc74991596"/>
            <w:bookmarkStart w:id="676"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2"/>
            <w:bookmarkEnd w:id="673"/>
            <w:bookmarkEnd w:id="674"/>
            <w:bookmarkEnd w:id="675"/>
            <w:bookmarkEnd w:id="67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6DE63F1D" wp14:editId="3510288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7" w:name="_Toc71362950"/>
            <w:bookmarkStart w:id="678" w:name="_Toc71363262"/>
            <w:bookmarkStart w:id="679" w:name="_Toc72484871"/>
            <w:bookmarkStart w:id="680" w:name="_Toc74991597"/>
            <w:bookmarkStart w:id="681"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7"/>
            <w:bookmarkEnd w:id="678"/>
            <w:bookmarkEnd w:id="679"/>
            <w:bookmarkEnd w:id="680"/>
            <w:bookmarkEnd w:id="681"/>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47F0B484" wp14:editId="7849F920">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2" w:name="_Toc71362951"/>
            <w:bookmarkStart w:id="683" w:name="_Toc71363263"/>
            <w:bookmarkStart w:id="684" w:name="_Toc72484872"/>
            <w:bookmarkStart w:id="685" w:name="_Toc74991598"/>
            <w:bookmarkStart w:id="686"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2"/>
            <w:bookmarkEnd w:id="683"/>
            <w:bookmarkEnd w:id="684"/>
            <w:bookmarkEnd w:id="685"/>
            <w:bookmarkEnd w:id="686"/>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48E74446" wp14:editId="6B3310D0">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7" w:name="_Toc71362952"/>
            <w:bookmarkStart w:id="688" w:name="_Toc71363264"/>
            <w:bookmarkStart w:id="689" w:name="_Toc72484873"/>
            <w:bookmarkStart w:id="690" w:name="_Toc74991599"/>
            <w:bookmarkStart w:id="691"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7"/>
            <w:bookmarkEnd w:id="688"/>
            <w:bookmarkEnd w:id="689"/>
            <w:bookmarkEnd w:id="690"/>
            <w:bookmarkEnd w:id="69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2118DE2C" wp14:editId="520FF2F5">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2" w:name="_Toc71362953"/>
            <w:bookmarkStart w:id="693" w:name="_Toc71363265"/>
            <w:bookmarkStart w:id="694" w:name="_Toc72484874"/>
            <w:bookmarkStart w:id="695" w:name="_Toc74991600"/>
            <w:bookmarkStart w:id="696"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2"/>
            <w:bookmarkEnd w:id="693"/>
            <w:bookmarkEnd w:id="694"/>
            <w:bookmarkEnd w:id="695"/>
            <w:bookmarkEnd w:id="69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48E88AF4" wp14:editId="1C278657">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7" w:name="_Toc71362954"/>
            <w:bookmarkStart w:id="698" w:name="_Toc71363266"/>
            <w:bookmarkStart w:id="699" w:name="_Toc72484875"/>
            <w:bookmarkStart w:id="700" w:name="_Toc74991601"/>
            <w:bookmarkStart w:id="701"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7"/>
            <w:bookmarkEnd w:id="698"/>
            <w:bookmarkEnd w:id="699"/>
            <w:bookmarkEnd w:id="700"/>
            <w:bookmarkEnd w:id="70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335966F6" wp14:editId="07CFBD6B">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2" w:name="_Toc71362955"/>
            <w:bookmarkStart w:id="703" w:name="_Toc71363267"/>
            <w:bookmarkStart w:id="704" w:name="_Toc72484876"/>
            <w:bookmarkStart w:id="705" w:name="_Toc74991602"/>
            <w:bookmarkStart w:id="706"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2"/>
            <w:bookmarkEnd w:id="703"/>
            <w:bookmarkEnd w:id="704"/>
            <w:bookmarkEnd w:id="705"/>
            <w:bookmarkEnd w:id="706"/>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47A26160" wp14:editId="3B7E7FDC">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7" w:name="_Toc71362956"/>
            <w:bookmarkStart w:id="708" w:name="_Toc71363268"/>
            <w:bookmarkStart w:id="709" w:name="_Toc72484877"/>
            <w:bookmarkStart w:id="710" w:name="_Toc74991603"/>
            <w:bookmarkStart w:id="711"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7"/>
            <w:bookmarkEnd w:id="708"/>
            <w:bookmarkEnd w:id="709"/>
            <w:bookmarkEnd w:id="710"/>
            <w:bookmarkEnd w:id="711"/>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7EFBE88B" wp14:editId="21152398">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2" w:name="_Toc71362957"/>
            <w:bookmarkStart w:id="713" w:name="_Toc71363269"/>
            <w:bookmarkStart w:id="714" w:name="_Toc72484878"/>
            <w:bookmarkStart w:id="715" w:name="_Toc74991604"/>
            <w:bookmarkStart w:id="716"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2"/>
            <w:bookmarkEnd w:id="713"/>
            <w:bookmarkEnd w:id="714"/>
            <w:bookmarkEnd w:id="715"/>
            <w:bookmarkEnd w:id="71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430344E0" wp14:editId="6F762A3A">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7" w:name="_Toc71362958"/>
            <w:bookmarkStart w:id="718" w:name="_Toc71363270"/>
            <w:bookmarkStart w:id="719" w:name="_Toc72484879"/>
            <w:bookmarkStart w:id="720" w:name="_Toc74991605"/>
            <w:bookmarkStart w:id="721"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7"/>
            <w:bookmarkEnd w:id="718"/>
            <w:bookmarkEnd w:id="719"/>
            <w:bookmarkEnd w:id="720"/>
            <w:bookmarkEnd w:id="72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233EDFA5" wp14:editId="3E16780F">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2" w:name="_Toc71362959"/>
            <w:bookmarkStart w:id="723" w:name="_Toc71363271"/>
            <w:bookmarkStart w:id="724" w:name="_Toc72484880"/>
            <w:bookmarkStart w:id="725" w:name="_Toc74991606"/>
            <w:bookmarkStart w:id="726"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2"/>
            <w:bookmarkEnd w:id="723"/>
            <w:bookmarkEnd w:id="724"/>
            <w:bookmarkEnd w:id="725"/>
            <w:bookmarkEnd w:id="72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7F08BD59" wp14:editId="0D5500BD">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7" w:name="_Toc71362960"/>
            <w:bookmarkStart w:id="728" w:name="_Toc71363272"/>
            <w:bookmarkStart w:id="729" w:name="_Toc72484881"/>
            <w:bookmarkStart w:id="730" w:name="_Toc74991607"/>
            <w:bookmarkStart w:id="731"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7"/>
            <w:bookmarkEnd w:id="728"/>
            <w:bookmarkEnd w:id="729"/>
            <w:bookmarkEnd w:id="730"/>
            <w:bookmarkEnd w:id="731"/>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1109FA73" wp14:editId="46D9D290">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2" w:name="_Toc71362961"/>
            <w:bookmarkStart w:id="733" w:name="_Toc71363273"/>
            <w:bookmarkStart w:id="734" w:name="_Toc72484882"/>
            <w:bookmarkStart w:id="735" w:name="_Toc74991608"/>
            <w:bookmarkStart w:id="736"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2"/>
            <w:bookmarkEnd w:id="733"/>
            <w:bookmarkEnd w:id="734"/>
            <w:bookmarkEnd w:id="735"/>
            <w:bookmarkEnd w:id="73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2D6FAE6A" wp14:editId="3082D2A7">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7" w:name="_Toc71362962"/>
            <w:bookmarkStart w:id="738" w:name="_Toc71363274"/>
            <w:bookmarkStart w:id="739" w:name="_Toc72484883"/>
            <w:bookmarkStart w:id="740" w:name="_Toc74991609"/>
            <w:bookmarkStart w:id="741"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7"/>
            <w:bookmarkEnd w:id="738"/>
            <w:bookmarkEnd w:id="739"/>
            <w:bookmarkEnd w:id="740"/>
            <w:bookmarkEnd w:id="74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25D828B6" wp14:editId="709E9200">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2" w:name="_Toc71362963"/>
            <w:bookmarkStart w:id="743" w:name="_Toc71363275"/>
            <w:bookmarkStart w:id="744" w:name="_Toc72484884"/>
            <w:bookmarkStart w:id="745" w:name="_Toc74991610"/>
            <w:bookmarkStart w:id="746"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2"/>
            <w:bookmarkEnd w:id="743"/>
            <w:bookmarkEnd w:id="744"/>
            <w:bookmarkEnd w:id="745"/>
            <w:bookmarkEnd w:id="74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0E53F992" wp14:editId="469A1B59">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7" w:name="_Toc71362964"/>
            <w:bookmarkStart w:id="748" w:name="_Toc71363276"/>
            <w:bookmarkStart w:id="749" w:name="_Toc72484885"/>
            <w:bookmarkStart w:id="750" w:name="_Toc74991611"/>
            <w:bookmarkStart w:id="751"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7"/>
            <w:bookmarkEnd w:id="748"/>
            <w:bookmarkEnd w:id="749"/>
            <w:bookmarkEnd w:id="750"/>
            <w:bookmarkEnd w:id="75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2117FFD9" wp14:editId="30BEEB7E">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2" w:name="_Toc71362965"/>
            <w:bookmarkStart w:id="753" w:name="_Toc71363277"/>
            <w:bookmarkStart w:id="754" w:name="_Toc72484886"/>
            <w:bookmarkStart w:id="755" w:name="_Toc74991612"/>
            <w:bookmarkStart w:id="756"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2"/>
            <w:bookmarkEnd w:id="753"/>
            <w:bookmarkEnd w:id="754"/>
            <w:bookmarkEnd w:id="755"/>
            <w:bookmarkEnd w:id="75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275D1B70" wp14:editId="39F26949">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7" w:name="_Toc71362966"/>
            <w:bookmarkStart w:id="758" w:name="_Toc71363278"/>
            <w:bookmarkStart w:id="759" w:name="_Toc72484887"/>
            <w:bookmarkStart w:id="760" w:name="_Toc74991613"/>
            <w:bookmarkStart w:id="761"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7"/>
            <w:bookmarkEnd w:id="758"/>
            <w:bookmarkEnd w:id="759"/>
            <w:bookmarkEnd w:id="760"/>
            <w:bookmarkEnd w:id="76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23BDE7F1" wp14:editId="4777DAE6">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2" w:name="_Toc71362967"/>
            <w:bookmarkStart w:id="763" w:name="_Toc71363279"/>
            <w:bookmarkStart w:id="764" w:name="_Toc72484888"/>
            <w:bookmarkStart w:id="765" w:name="_Toc74991614"/>
            <w:bookmarkStart w:id="766"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2"/>
            <w:bookmarkEnd w:id="763"/>
            <w:bookmarkEnd w:id="764"/>
            <w:bookmarkEnd w:id="765"/>
            <w:bookmarkEnd w:id="76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7" w:name="_Toc75153289"/>
      <w:r>
        <w:rPr>
          <w:rFonts w:ascii="Times New Roman" w:hAnsi="Times New Roman" w:cs="Times New Roman"/>
          <w:i/>
          <w:color w:val="auto"/>
          <w:sz w:val="24"/>
          <w:szCs w:val="24"/>
        </w:rPr>
        <w:lastRenderedPageBreak/>
        <w:t>Deployment Diagram</w:t>
      </w:r>
      <w:bookmarkEnd w:id="76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8" w:name="_Toc72484889"/>
            <w:bookmarkStart w:id="769" w:name="_Toc74991615"/>
            <w:bookmarkStart w:id="770"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8"/>
            <w:bookmarkEnd w:id="769"/>
            <w:bookmarkEnd w:id="770"/>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71" w:name="_Toc70281256"/>
      <w:bookmarkStart w:id="772" w:name="_Toc70281440"/>
      <w:bookmarkStart w:id="773" w:name="_Toc70283016"/>
      <w:bookmarkStart w:id="774" w:name="_Toc75153290"/>
      <w:r>
        <w:rPr>
          <w:rFonts w:ascii="Times New Roman" w:hAnsi="Times New Roman" w:cs="Times New Roman"/>
          <w:noProof/>
          <w:color w:val="auto"/>
        </w:rPr>
        <w:lastRenderedPageBreak/>
        <w:t>BAB IV</w:t>
      </w:r>
      <w:bookmarkEnd w:id="771"/>
      <w:bookmarkEnd w:id="772"/>
      <w:bookmarkEnd w:id="773"/>
      <w:bookmarkEnd w:id="774"/>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5" w:name="_Toc70281257"/>
      <w:bookmarkStart w:id="776" w:name="_Toc70281441"/>
      <w:bookmarkStart w:id="777" w:name="_Toc70283017"/>
      <w:bookmarkStart w:id="778" w:name="_Toc75153291"/>
      <w:r>
        <w:rPr>
          <w:rFonts w:ascii="Times New Roman" w:hAnsi="Times New Roman" w:cs="Times New Roman"/>
          <w:noProof/>
          <w:color w:val="auto"/>
        </w:rPr>
        <w:t>IMPLEMENTASI PERANCANGAN</w:t>
      </w:r>
      <w:bookmarkEnd w:id="775"/>
      <w:bookmarkEnd w:id="776"/>
      <w:bookmarkEnd w:id="777"/>
      <w:bookmarkEnd w:id="778"/>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9" w:name="_Toc70281258"/>
      <w:bookmarkStart w:id="780" w:name="_Toc70281442"/>
      <w:bookmarkStart w:id="781" w:name="_Toc70283018"/>
      <w:bookmarkStart w:id="782" w:name="_Toc7515329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9"/>
      <w:bookmarkEnd w:id="780"/>
      <w:bookmarkEnd w:id="781"/>
      <w:bookmarkEnd w:id="782"/>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3" w:name="_Toc70281259"/>
      <w:bookmarkStart w:id="784" w:name="_Toc70281443"/>
      <w:bookmarkStart w:id="785" w:name="_Toc70283019"/>
      <w:bookmarkStart w:id="786" w:name="_Toc7515329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3"/>
      <w:bookmarkEnd w:id="784"/>
      <w:bookmarkEnd w:id="785"/>
      <w:bookmarkEnd w:id="786"/>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7" w:name="_Toc70281260"/>
      <w:bookmarkStart w:id="788" w:name="_Toc70281444"/>
      <w:bookmarkStart w:id="789" w:name="_Toc70283020"/>
      <w:bookmarkStart w:id="790" w:name="_Toc75153294"/>
      <w:r>
        <w:rPr>
          <w:rFonts w:ascii="Times New Roman" w:hAnsi="Times New Roman" w:cs="Times New Roman"/>
          <w:noProof/>
          <w:color w:val="auto"/>
          <w:sz w:val="24"/>
          <w:szCs w:val="24"/>
        </w:rPr>
        <w:t>Kebutuhan Perangkat Keras</w:t>
      </w:r>
      <w:bookmarkEnd w:id="787"/>
      <w:bookmarkEnd w:id="788"/>
      <w:bookmarkEnd w:id="789"/>
      <w:bookmarkEnd w:id="790"/>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1" w:name="_Toc70281261"/>
      <w:bookmarkStart w:id="792" w:name="_Toc70281445"/>
      <w:bookmarkStart w:id="793" w:name="_Toc70283021"/>
      <w:bookmarkStart w:id="794" w:name="_Toc75153295"/>
      <w:r>
        <w:rPr>
          <w:rFonts w:ascii="Times New Roman" w:hAnsi="Times New Roman" w:cs="Times New Roman"/>
          <w:noProof/>
          <w:color w:val="auto"/>
          <w:sz w:val="24"/>
          <w:szCs w:val="24"/>
        </w:rPr>
        <w:lastRenderedPageBreak/>
        <w:t>Kebutuhan Perangkat Lunak</w:t>
      </w:r>
      <w:bookmarkEnd w:id="791"/>
      <w:bookmarkEnd w:id="792"/>
      <w:bookmarkEnd w:id="793"/>
      <w:bookmarkEnd w:id="794"/>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5" w:name="_Toc70281262"/>
      <w:bookmarkStart w:id="796" w:name="_Toc70281446"/>
      <w:bookmarkStart w:id="797" w:name="_Toc70283022"/>
      <w:bookmarkStart w:id="798" w:name="_Toc7515329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5"/>
      <w:bookmarkEnd w:id="796"/>
      <w:bookmarkEnd w:id="797"/>
      <w:bookmarkEnd w:id="798"/>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9" w:name="_Toc70281263"/>
      <w:bookmarkStart w:id="800" w:name="_Toc70281447"/>
      <w:bookmarkStart w:id="801" w:name="_Toc70283023"/>
      <w:bookmarkStart w:id="802" w:name="_Toc75153297"/>
      <w:r>
        <w:rPr>
          <w:rFonts w:ascii="Times New Roman" w:hAnsi="Times New Roman" w:cs="Times New Roman"/>
          <w:noProof/>
          <w:color w:val="auto"/>
          <w:sz w:val="24"/>
          <w:szCs w:val="24"/>
        </w:rPr>
        <w:lastRenderedPageBreak/>
        <w:t>Tampilan antarmuka</w:t>
      </w:r>
      <w:bookmarkEnd w:id="799"/>
      <w:bookmarkEnd w:id="800"/>
      <w:bookmarkEnd w:id="801"/>
      <w:bookmarkEnd w:id="802"/>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340CF" w:rsidP="0017648D">
            <w:pPr>
              <w:rPr>
                <w:rFonts w:ascii="Calibri" w:eastAsia="Times New Roman" w:hAnsi="Calibri" w:cs="Calibri"/>
                <w:lang w:eastAsia="en-ID"/>
              </w:rPr>
            </w:pPr>
            <w:r>
              <w:rPr>
                <w:noProof/>
                <w:lang w:eastAsia="en-ID"/>
              </w:rPr>
              <w:drawing>
                <wp:anchor distT="0" distB="0" distL="114300" distR="114300" simplePos="0" relativeHeight="252180480" behindDoc="1" locked="0" layoutInCell="1" allowOverlap="1">
                  <wp:simplePos x="0" y="0"/>
                  <wp:positionH relativeFrom="column">
                    <wp:posOffset>-64135</wp:posOffset>
                  </wp:positionH>
                  <wp:positionV relativeFrom="paragraph">
                    <wp:posOffset>-635</wp:posOffset>
                  </wp:positionV>
                  <wp:extent cx="5287645" cy="2982595"/>
                  <wp:effectExtent l="0" t="0" r="825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7645" cy="298259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3" w:name="_Toc71363414"/>
            <w:bookmarkStart w:id="804" w:name="_Toc72484890"/>
            <w:bookmarkStart w:id="805" w:name="_Toc74991616"/>
            <w:bookmarkStart w:id="806"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3"/>
            <w:bookmarkEnd w:id="804"/>
            <w:bookmarkEnd w:id="805"/>
            <w:bookmarkEnd w:id="80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0D9FD8F1" wp14:editId="485254B7">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7" w:name="_Toc71363415"/>
            <w:bookmarkStart w:id="808" w:name="_Toc72484891"/>
            <w:bookmarkStart w:id="809" w:name="_Toc74991617"/>
            <w:bookmarkStart w:id="810"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7"/>
            <w:bookmarkEnd w:id="808"/>
            <w:bookmarkEnd w:id="809"/>
            <w:bookmarkEnd w:id="81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1" w:name="_Toc71363416"/>
            <w:bookmarkStart w:id="812" w:name="_Toc72484892"/>
            <w:bookmarkStart w:id="813" w:name="_Toc74991618"/>
            <w:bookmarkStart w:id="814"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1"/>
            <w:bookmarkEnd w:id="812"/>
            <w:bookmarkEnd w:id="813"/>
            <w:bookmarkEnd w:id="814"/>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5" w:name="_Toc71363417"/>
            <w:bookmarkStart w:id="816" w:name="_Toc72484893"/>
            <w:bookmarkStart w:id="817" w:name="_Toc74991619"/>
            <w:bookmarkStart w:id="818"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5"/>
            <w:bookmarkEnd w:id="816"/>
            <w:bookmarkEnd w:id="817"/>
            <w:bookmarkEnd w:id="81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9" w:name="_Toc71363418"/>
            <w:bookmarkStart w:id="820" w:name="_Toc72484894"/>
            <w:bookmarkStart w:id="821" w:name="_Toc74991620"/>
            <w:bookmarkStart w:id="822"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9"/>
            <w:bookmarkEnd w:id="820"/>
            <w:bookmarkEnd w:id="821"/>
            <w:bookmarkEnd w:id="82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3" w:name="_Toc71363419"/>
            <w:bookmarkStart w:id="824" w:name="_Toc72484895"/>
            <w:bookmarkStart w:id="825" w:name="_Toc74991621"/>
            <w:bookmarkStart w:id="826"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3"/>
            <w:bookmarkEnd w:id="824"/>
            <w:bookmarkEnd w:id="825"/>
            <w:bookmarkEnd w:id="82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7" w:name="_Toc71363420"/>
            <w:bookmarkStart w:id="828" w:name="_Toc72484896"/>
            <w:bookmarkStart w:id="829" w:name="_Toc74991622"/>
            <w:bookmarkStart w:id="830"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7"/>
            <w:bookmarkEnd w:id="828"/>
            <w:bookmarkEnd w:id="829"/>
            <w:bookmarkEnd w:id="83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1" w:name="_Toc71363421"/>
            <w:bookmarkStart w:id="832" w:name="_Toc72484897"/>
            <w:bookmarkStart w:id="833" w:name="_Toc74991623"/>
            <w:bookmarkStart w:id="834"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1"/>
            <w:bookmarkEnd w:id="832"/>
            <w:bookmarkEnd w:id="833"/>
            <w:bookmarkEnd w:id="83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14:anchorId="30F871F9" wp14:editId="46392E0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5" w:name="_Toc71363422"/>
            <w:bookmarkStart w:id="836" w:name="_Toc72484898"/>
            <w:bookmarkStart w:id="837" w:name="_Toc74991624"/>
            <w:bookmarkStart w:id="838"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5"/>
            <w:bookmarkEnd w:id="836"/>
            <w:bookmarkEnd w:id="837"/>
            <w:bookmarkEnd w:id="83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9" w:name="_Toc71363423"/>
            <w:bookmarkStart w:id="840" w:name="_Toc72484899"/>
            <w:bookmarkStart w:id="841" w:name="_Toc74991625"/>
            <w:bookmarkStart w:id="842"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9"/>
            <w:bookmarkEnd w:id="840"/>
            <w:bookmarkEnd w:id="841"/>
            <w:bookmarkEnd w:id="8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3" w:name="_Toc71363424"/>
            <w:bookmarkStart w:id="844" w:name="_Toc72484900"/>
            <w:bookmarkStart w:id="845" w:name="_Toc74991626"/>
            <w:bookmarkStart w:id="846"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3"/>
            <w:bookmarkEnd w:id="844"/>
            <w:bookmarkEnd w:id="845"/>
            <w:bookmarkEnd w:id="84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7" w:name="_Toc71363425"/>
            <w:bookmarkStart w:id="848" w:name="_Toc72484901"/>
            <w:bookmarkStart w:id="849" w:name="_Toc74991627"/>
            <w:bookmarkStart w:id="850"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7"/>
            <w:bookmarkEnd w:id="848"/>
            <w:bookmarkEnd w:id="849"/>
            <w:bookmarkEnd w:id="8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1" w:name="_Toc71363426"/>
            <w:bookmarkStart w:id="852" w:name="_Toc72484902"/>
            <w:bookmarkStart w:id="853" w:name="_Toc74991628"/>
            <w:bookmarkStart w:id="854"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1"/>
            <w:bookmarkEnd w:id="852"/>
            <w:bookmarkEnd w:id="853"/>
            <w:bookmarkEnd w:id="854"/>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69095F95" wp14:editId="27A4D89B">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5" w:name="_Toc71363427"/>
            <w:bookmarkStart w:id="856" w:name="_Toc72484903"/>
            <w:bookmarkStart w:id="857" w:name="_Toc74991629"/>
            <w:bookmarkStart w:id="858"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5"/>
            <w:bookmarkEnd w:id="856"/>
            <w:bookmarkEnd w:id="857"/>
            <w:bookmarkEnd w:id="85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1B5E63A1" wp14:editId="0F20CB7E">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9" w:name="_Toc71363428"/>
            <w:bookmarkStart w:id="860" w:name="_Toc72484904"/>
            <w:bookmarkStart w:id="861" w:name="_Toc74991630"/>
            <w:bookmarkStart w:id="862"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9"/>
            <w:bookmarkEnd w:id="860"/>
            <w:bookmarkEnd w:id="861"/>
            <w:bookmarkEnd w:id="8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5CD57F5B" wp14:editId="0583BCAD">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3" w:name="_Toc71363429"/>
            <w:bookmarkStart w:id="864" w:name="_Toc72484905"/>
            <w:bookmarkStart w:id="865" w:name="_Toc74991631"/>
            <w:bookmarkStart w:id="866"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3"/>
            <w:bookmarkEnd w:id="864"/>
            <w:bookmarkEnd w:id="865"/>
            <w:bookmarkEnd w:id="86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7" w:name="_Toc71363430"/>
            <w:bookmarkStart w:id="868" w:name="_Toc72484906"/>
            <w:bookmarkStart w:id="869" w:name="_Toc74991632"/>
            <w:bookmarkStart w:id="870"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7"/>
            <w:bookmarkEnd w:id="868"/>
            <w:bookmarkEnd w:id="869"/>
            <w:bookmarkEnd w:id="8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1" w:name="_Toc71363431"/>
            <w:bookmarkStart w:id="872" w:name="_Toc72484907"/>
            <w:bookmarkStart w:id="873" w:name="_Toc74991633"/>
            <w:bookmarkStart w:id="874"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1"/>
            <w:bookmarkEnd w:id="872"/>
            <w:bookmarkEnd w:id="873"/>
            <w:bookmarkEnd w:id="8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5" w:name="_Toc71363432"/>
            <w:bookmarkStart w:id="876" w:name="_Toc72484908"/>
            <w:bookmarkStart w:id="877" w:name="_Toc74991634"/>
            <w:bookmarkStart w:id="878"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5"/>
            <w:bookmarkEnd w:id="876"/>
            <w:bookmarkEnd w:id="877"/>
            <w:bookmarkEnd w:id="8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9" w:name="_Toc71363433"/>
            <w:bookmarkStart w:id="880" w:name="_Toc72484909"/>
            <w:bookmarkStart w:id="881" w:name="_Toc74991635"/>
            <w:bookmarkStart w:id="882"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9"/>
            <w:bookmarkEnd w:id="880"/>
            <w:bookmarkEnd w:id="881"/>
            <w:bookmarkEnd w:id="8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3" w:name="_Toc71363434"/>
            <w:bookmarkStart w:id="884" w:name="_Toc72484910"/>
            <w:bookmarkStart w:id="885" w:name="_Toc74991636"/>
            <w:bookmarkStart w:id="886"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3"/>
            <w:bookmarkEnd w:id="884"/>
            <w:bookmarkEnd w:id="885"/>
            <w:bookmarkEnd w:id="8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7" w:name="_Toc71363435"/>
            <w:bookmarkStart w:id="888" w:name="_Toc72484911"/>
            <w:bookmarkStart w:id="889" w:name="_Toc74991637"/>
            <w:bookmarkStart w:id="890"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7"/>
            <w:bookmarkEnd w:id="888"/>
            <w:bookmarkEnd w:id="889"/>
            <w:bookmarkEnd w:id="8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1" w:name="_Toc71363436"/>
            <w:bookmarkStart w:id="892" w:name="_Toc72484912"/>
            <w:bookmarkStart w:id="893" w:name="_Toc74991638"/>
            <w:bookmarkStart w:id="894"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1"/>
            <w:bookmarkEnd w:id="892"/>
            <w:bookmarkEnd w:id="893"/>
            <w:bookmarkEnd w:id="8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5" w:name="_Toc71363437"/>
            <w:bookmarkStart w:id="896" w:name="_Toc72484913"/>
            <w:bookmarkStart w:id="897" w:name="_Toc74991639"/>
            <w:bookmarkStart w:id="898"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5"/>
            <w:bookmarkEnd w:id="896"/>
            <w:bookmarkEnd w:id="897"/>
            <w:bookmarkEnd w:id="8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9" w:name="_Toc71363438"/>
            <w:bookmarkStart w:id="900" w:name="_Toc72484914"/>
            <w:bookmarkStart w:id="901" w:name="_Toc74991640"/>
            <w:bookmarkStart w:id="902"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9"/>
            <w:bookmarkEnd w:id="900"/>
            <w:bookmarkEnd w:id="901"/>
            <w:bookmarkEnd w:id="9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3" w:name="_Toc71363439"/>
            <w:bookmarkStart w:id="904" w:name="_Toc72484915"/>
            <w:bookmarkStart w:id="905" w:name="_Toc74991641"/>
            <w:bookmarkStart w:id="906"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3"/>
            <w:bookmarkEnd w:id="904"/>
            <w:bookmarkEnd w:id="905"/>
            <w:bookmarkEnd w:id="9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7" w:name="_Toc71363440"/>
            <w:bookmarkStart w:id="908" w:name="_Toc72484916"/>
            <w:bookmarkStart w:id="909" w:name="_Toc74991642"/>
            <w:bookmarkStart w:id="910"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7"/>
            <w:bookmarkEnd w:id="908"/>
            <w:bookmarkEnd w:id="909"/>
            <w:bookmarkEnd w:id="9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1" w:name="_Toc71363441"/>
            <w:bookmarkStart w:id="912" w:name="_Toc72484917"/>
            <w:bookmarkStart w:id="913" w:name="_Toc74991643"/>
            <w:bookmarkStart w:id="914"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1"/>
            <w:bookmarkEnd w:id="912"/>
            <w:bookmarkEnd w:id="913"/>
            <w:bookmarkEnd w:id="9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5" w:name="_Toc71363442"/>
            <w:bookmarkStart w:id="916" w:name="_Toc72484918"/>
            <w:bookmarkStart w:id="917" w:name="_Toc74991644"/>
            <w:bookmarkStart w:id="918"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5"/>
            <w:bookmarkEnd w:id="916"/>
            <w:bookmarkEnd w:id="917"/>
            <w:bookmarkEnd w:id="9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9" w:name="_Toc71363443"/>
            <w:bookmarkStart w:id="920" w:name="_Toc72484919"/>
            <w:bookmarkStart w:id="921" w:name="_Toc74991645"/>
            <w:bookmarkStart w:id="922"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9"/>
            <w:bookmarkEnd w:id="920"/>
            <w:bookmarkEnd w:id="921"/>
            <w:bookmarkEnd w:id="9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3" w:name="_Toc71363444"/>
            <w:bookmarkStart w:id="924" w:name="_Toc72484920"/>
            <w:bookmarkStart w:id="925" w:name="_Toc74991646"/>
            <w:bookmarkStart w:id="926"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3"/>
            <w:bookmarkEnd w:id="924"/>
            <w:bookmarkEnd w:id="925"/>
            <w:bookmarkEnd w:id="9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7" w:name="_Toc71363445"/>
            <w:bookmarkStart w:id="928" w:name="_Toc72484921"/>
            <w:bookmarkStart w:id="929" w:name="_Toc74991647"/>
            <w:bookmarkStart w:id="930"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7"/>
            <w:bookmarkEnd w:id="928"/>
            <w:bookmarkEnd w:id="929"/>
            <w:bookmarkEnd w:id="9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1" w:name="_Toc71363446"/>
            <w:bookmarkStart w:id="932" w:name="_Toc72484922"/>
            <w:bookmarkStart w:id="933" w:name="_Toc74991648"/>
            <w:bookmarkStart w:id="934"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1"/>
            <w:bookmarkEnd w:id="932"/>
            <w:bookmarkEnd w:id="933"/>
            <w:bookmarkEnd w:id="9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5" w:name="_Toc71363447"/>
            <w:bookmarkStart w:id="936" w:name="_Toc72484923"/>
            <w:bookmarkStart w:id="937" w:name="_Toc74991649"/>
            <w:bookmarkStart w:id="938"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5"/>
            <w:bookmarkEnd w:id="936"/>
            <w:bookmarkEnd w:id="937"/>
            <w:bookmarkEnd w:id="93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9" w:name="_Toc71363448"/>
            <w:bookmarkStart w:id="940" w:name="_Toc72484924"/>
            <w:bookmarkStart w:id="941" w:name="_Toc74991650"/>
            <w:bookmarkStart w:id="942"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9"/>
            <w:bookmarkEnd w:id="940"/>
            <w:bookmarkEnd w:id="941"/>
            <w:bookmarkEnd w:id="94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1E06EA57" wp14:editId="0A58CB7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3" w:name="_Toc71363449"/>
            <w:bookmarkStart w:id="944" w:name="_Toc72484925"/>
            <w:bookmarkStart w:id="945" w:name="_Toc74991651"/>
            <w:bookmarkStart w:id="946"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3"/>
            <w:bookmarkEnd w:id="944"/>
            <w:bookmarkEnd w:id="945"/>
            <w:bookmarkEnd w:id="94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0B81A4F7" wp14:editId="07A25553">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7" w:name="_Toc71363450"/>
            <w:bookmarkStart w:id="948" w:name="_Toc72484926"/>
            <w:bookmarkStart w:id="949" w:name="_Toc74991652"/>
            <w:bookmarkStart w:id="950"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7"/>
            <w:bookmarkEnd w:id="948"/>
            <w:bookmarkEnd w:id="949"/>
            <w:bookmarkEnd w:id="950"/>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79B01077" wp14:editId="727491B9">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1" w:name="_Toc71363451"/>
            <w:bookmarkStart w:id="952" w:name="_Toc72484927"/>
            <w:bookmarkStart w:id="953" w:name="_Toc74991653"/>
            <w:bookmarkStart w:id="954"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1"/>
            <w:bookmarkEnd w:id="952"/>
            <w:bookmarkEnd w:id="953"/>
            <w:bookmarkEnd w:id="95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7D076701" wp14:editId="20079ADC">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5" w:name="_Toc71363452"/>
            <w:bookmarkStart w:id="956" w:name="_Toc72484928"/>
            <w:bookmarkStart w:id="957" w:name="_Toc74991654"/>
            <w:bookmarkStart w:id="958"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5"/>
            <w:bookmarkEnd w:id="956"/>
            <w:bookmarkEnd w:id="957"/>
            <w:bookmarkEnd w:id="95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5ECCA962" wp14:editId="6C8B0F08">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9" w:name="_Toc71363453"/>
            <w:bookmarkStart w:id="960" w:name="_Toc72484929"/>
            <w:bookmarkStart w:id="961" w:name="_Toc74991655"/>
            <w:bookmarkStart w:id="962"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9"/>
            <w:bookmarkEnd w:id="960"/>
            <w:bookmarkEnd w:id="961"/>
            <w:bookmarkEnd w:id="96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3" w:name="_Toc70281278"/>
      <w:bookmarkStart w:id="964" w:name="_Toc70281462"/>
      <w:bookmarkStart w:id="965" w:name="_Toc70283038"/>
      <w:bookmarkStart w:id="966" w:name="_Toc75153298"/>
      <w:r>
        <w:rPr>
          <w:rFonts w:ascii="Times New Roman" w:hAnsi="Times New Roman" w:cs="Times New Roman"/>
          <w:noProof/>
          <w:color w:val="auto"/>
          <w:sz w:val="24"/>
          <w:szCs w:val="24"/>
        </w:rPr>
        <w:lastRenderedPageBreak/>
        <w:t>Pengujian</w:t>
      </w:r>
      <w:bookmarkEnd w:id="963"/>
      <w:bookmarkEnd w:id="964"/>
      <w:bookmarkEnd w:id="965"/>
      <w:bookmarkEnd w:id="966"/>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7" w:name="_Toc70281279"/>
      <w:bookmarkStart w:id="968" w:name="_Toc70281463"/>
      <w:bookmarkStart w:id="969"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7"/>
    <w:bookmarkEnd w:id="968"/>
    <w:bookmarkEnd w:id="969"/>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70" w:name="_Toc71362717"/>
      <w:bookmarkStart w:id="971" w:name="_Toc72484508"/>
      <w:bookmarkStart w:id="972"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70"/>
      <w:bookmarkEnd w:id="971"/>
      <w:bookmarkEnd w:id="97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64"/>
              <w:ind w:left="102"/>
            </w:pPr>
            <w:r>
              <w:rPr>
                <w:noProof/>
                <w:lang w:eastAsia="en-ID"/>
              </w:rPr>
              <w:drawing>
                <wp:inline distT="0" distB="0" distL="0" distR="0" wp14:anchorId="7C10C1FE" wp14:editId="29EF2C34">
                  <wp:extent cx="3226279" cy="182017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26467" cy="182027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 w:line="160" w:lineRule="exact"/>
              <w:rPr>
                <w:sz w:val="17"/>
                <w:szCs w:val="17"/>
              </w:rPr>
            </w:pPr>
            <w:r>
              <w:rPr>
                <w:noProof/>
                <w:lang w:eastAsia="en-ID"/>
              </w:rPr>
              <w:drawing>
                <wp:anchor distT="0" distB="0" distL="114300" distR="114300" simplePos="0" relativeHeight="252181504" behindDoc="1" locked="0" layoutInCell="1" allowOverlap="1" wp14:anchorId="1B101949" wp14:editId="53A6C056">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9"/>
              <w:ind w:left="102"/>
            </w:pPr>
            <w:r>
              <w:rPr>
                <w:noProof/>
                <w:lang w:eastAsia="en-ID"/>
              </w:rPr>
              <w:drawing>
                <wp:inline distT="0" distB="0" distL="0" distR="0" wp14:anchorId="135B0379" wp14:editId="25A0F979">
                  <wp:extent cx="3226280" cy="173390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605" cy="173515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7" w:line="160" w:lineRule="exact"/>
              <w:rPr>
                <w:sz w:val="16"/>
                <w:szCs w:val="16"/>
              </w:rPr>
            </w:pPr>
            <w:r>
              <w:rPr>
                <w:noProof/>
                <w:lang w:eastAsia="en-ID"/>
              </w:rPr>
              <w:drawing>
                <wp:anchor distT="0" distB="0" distL="114300" distR="114300" simplePos="0" relativeHeight="252182528" behindDoc="1" locked="0" layoutInCell="1" allowOverlap="1" wp14:anchorId="1A632B3B" wp14:editId="697E29C2">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61"/>
              <w:ind w:left="111"/>
            </w:pPr>
            <w:r>
              <w:rPr>
                <w:noProof/>
                <w:lang w:eastAsia="en-ID"/>
              </w:rPr>
              <w:drawing>
                <wp:inline distT="0" distB="0" distL="0" distR="0" wp14:anchorId="1AC4137D" wp14:editId="16E9E8F8">
                  <wp:extent cx="3207023" cy="1802921"/>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2672" cy="180609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58"/>
              <w:ind w:left="111"/>
            </w:pPr>
            <w:r>
              <w:rPr>
                <w:noProof/>
                <w:lang w:eastAsia="en-ID"/>
              </w:rPr>
              <w:drawing>
                <wp:inline distT="0" distB="0" distL="0" distR="0" wp14:anchorId="6BF4CE8D" wp14:editId="388124AC">
                  <wp:extent cx="3209026" cy="1804049"/>
                  <wp:effectExtent l="0" t="0" r="0" b="571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6115" cy="180803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20F98E6B" wp14:editId="20D970FF">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50D09D1C" wp14:editId="6E281708">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7143538E" wp14:editId="3EE95FE1">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1A1006CB" wp14:editId="73E15B3B">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5"/>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3" w:name="_Toc70281281"/>
      <w:bookmarkStart w:id="974" w:name="_Toc70281465"/>
      <w:bookmarkStart w:id="975" w:name="_Toc70283041"/>
      <w:bookmarkStart w:id="976" w:name="_Toc75153299"/>
      <w:r>
        <w:rPr>
          <w:rFonts w:ascii="Times New Roman" w:hAnsi="Times New Roman" w:cs="Times New Roman"/>
          <w:noProof/>
          <w:color w:val="auto"/>
        </w:rPr>
        <w:lastRenderedPageBreak/>
        <w:t>BAB V</w:t>
      </w:r>
      <w:bookmarkEnd w:id="973"/>
      <w:bookmarkEnd w:id="974"/>
      <w:bookmarkEnd w:id="975"/>
      <w:bookmarkEnd w:id="97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7" w:name="_Toc70281282"/>
      <w:bookmarkStart w:id="978" w:name="_Toc70281466"/>
      <w:bookmarkStart w:id="979" w:name="_Toc70283042"/>
      <w:bookmarkStart w:id="980" w:name="_Toc75153300"/>
      <w:r>
        <w:rPr>
          <w:rFonts w:ascii="Times New Roman" w:hAnsi="Times New Roman" w:cs="Times New Roman"/>
          <w:noProof/>
          <w:color w:val="auto"/>
        </w:rPr>
        <w:t>KESIMPULAN DAN SARAN</w:t>
      </w:r>
      <w:bookmarkEnd w:id="977"/>
      <w:bookmarkEnd w:id="978"/>
      <w:bookmarkEnd w:id="979"/>
      <w:bookmarkEnd w:id="980"/>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1" w:name="_Toc70281283"/>
      <w:bookmarkStart w:id="982" w:name="_Toc70281467"/>
      <w:bookmarkStart w:id="983" w:name="_Toc70283043"/>
      <w:bookmarkStart w:id="984" w:name="_Toc75153301"/>
      <w:r w:rsidRPr="00CB0C11">
        <w:rPr>
          <w:rFonts w:ascii="Times New Roman" w:hAnsi="Times New Roman" w:cs="Times New Roman"/>
          <w:color w:val="auto"/>
          <w:sz w:val="24"/>
          <w:szCs w:val="24"/>
        </w:rPr>
        <w:t>Kesimpulan</w:t>
      </w:r>
      <w:bookmarkEnd w:id="981"/>
      <w:bookmarkEnd w:id="982"/>
      <w:bookmarkEnd w:id="983"/>
      <w:bookmarkEnd w:id="98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5" w:name="_Toc70281284"/>
      <w:bookmarkStart w:id="986" w:name="_Toc70281468"/>
      <w:bookmarkStart w:id="987" w:name="_Toc70283044"/>
      <w:bookmarkStart w:id="988" w:name="_Toc75153302"/>
      <w:r>
        <w:rPr>
          <w:rFonts w:ascii="Times New Roman" w:hAnsi="Times New Roman" w:cs="Times New Roman"/>
          <w:color w:val="auto"/>
          <w:sz w:val="24"/>
          <w:szCs w:val="24"/>
        </w:rPr>
        <w:lastRenderedPageBreak/>
        <w:t>Saran</w:t>
      </w:r>
      <w:bookmarkEnd w:id="985"/>
      <w:bookmarkEnd w:id="986"/>
      <w:bookmarkEnd w:id="987"/>
      <w:bookmarkEnd w:id="98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7"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9" w:name="_Toc70281285"/>
      <w:bookmarkStart w:id="990" w:name="_Toc70281469"/>
      <w:bookmarkStart w:id="991" w:name="_Toc70283045"/>
      <w:bookmarkStart w:id="992" w:name="_Toc75153303"/>
      <w:r w:rsidRPr="007C3775">
        <w:rPr>
          <w:rFonts w:ascii="Times New Roman" w:hAnsi="Times New Roman" w:cs="Times New Roman"/>
          <w:noProof/>
          <w:color w:val="auto"/>
        </w:rPr>
        <w:t>DAFTAR PUSTAKA</w:t>
      </w:r>
      <w:bookmarkEnd w:id="989"/>
      <w:bookmarkEnd w:id="990"/>
      <w:bookmarkEnd w:id="991"/>
      <w:bookmarkEnd w:id="992"/>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071FE1" w:rsidP="007C3775">
      <w:pPr>
        <w:pStyle w:val="NormalWeb"/>
        <w:spacing w:before="0" w:beforeAutospacing="0" w:after="0" w:afterAutospacing="0" w:line="360" w:lineRule="auto"/>
        <w:jc w:val="both"/>
      </w:pPr>
      <w:hyperlink r:id="rId258" w:history="1">
        <w:r w:rsidR="005F0739" w:rsidRPr="00DE79BA">
          <w:t>http://repository.potensi-utama.ac.id/jspui/bitstream/123456789/2990/6/BAB II.pdf</w:t>
        </w:r>
      </w:hyperlink>
      <w:r w:rsidR="005F0739" w:rsidRPr="00DE79BA">
        <w:t xml:space="preserve"> ww.yukoding.com</w:t>
      </w:r>
    </w:p>
    <w:p w:rsidR="003B6890" w:rsidRPr="00DE79BA" w:rsidRDefault="00071FE1" w:rsidP="007C3775">
      <w:pPr>
        <w:pStyle w:val="NormalWeb"/>
        <w:spacing w:before="0" w:beforeAutospacing="0" w:after="0" w:afterAutospacing="0" w:line="360" w:lineRule="auto"/>
        <w:jc w:val="both"/>
      </w:pPr>
      <w:hyperlink r:id="rId259"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3" w:name="_Toc70281286"/>
      <w:bookmarkStart w:id="994" w:name="_Toc70281470"/>
      <w:bookmarkStart w:id="995" w:name="_Toc70283046"/>
      <w:bookmarkStart w:id="996" w:name="_Toc75153304"/>
      <w:r>
        <w:rPr>
          <w:rFonts w:ascii="Times New Roman" w:hAnsi="Times New Roman" w:cs="Times New Roman"/>
          <w:noProof/>
          <w:color w:val="auto"/>
        </w:rPr>
        <w:t>LAMPIRAN</w:t>
      </w:r>
      <w:bookmarkEnd w:id="993"/>
      <w:bookmarkEnd w:id="994"/>
      <w:bookmarkEnd w:id="995"/>
      <w:bookmarkEnd w:id="99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0"/>
      <w:footerReference w:type="first" r:id="rId26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CB1" w:rsidRDefault="00A13CB1" w:rsidP="0063122C">
      <w:pPr>
        <w:spacing w:after="0" w:line="240" w:lineRule="auto"/>
      </w:pPr>
      <w:r>
        <w:separator/>
      </w:r>
    </w:p>
  </w:endnote>
  <w:endnote w:type="continuationSeparator" w:id="0">
    <w:p w:rsidR="00A13CB1" w:rsidRDefault="00A13CB1"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071FE1" w:rsidRDefault="00071FE1">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DF4F17">
          <w:rPr>
            <w:rFonts w:ascii="Times New Roman" w:hAnsi="Times New Roman" w:cs="Times New Roman"/>
            <w:noProof/>
            <w:sz w:val="24"/>
            <w:szCs w:val="24"/>
          </w:rPr>
          <w:t>xxii</w:t>
        </w:r>
        <w:r w:rsidRPr="00191D6E">
          <w:rPr>
            <w:rFonts w:ascii="Times New Roman" w:hAnsi="Times New Roman" w:cs="Times New Roman"/>
            <w:noProof/>
            <w:sz w:val="24"/>
            <w:szCs w:val="24"/>
          </w:rPr>
          <w:fldChar w:fldCharType="end"/>
        </w:r>
      </w:p>
    </w:sdtContent>
  </w:sdt>
  <w:p w:rsidR="00071FE1" w:rsidRDefault="00071F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Footer"/>
      <w:jc w:val="center"/>
    </w:pPr>
  </w:p>
  <w:p w:rsidR="00071FE1" w:rsidRPr="00601DCF" w:rsidRDefault="00071FE1">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071FE1" w:rsidRDefault="00071FE1">
        <w:pPr>
          <w:pStyle w:val="Footer"/>
          <w:jc w:val="center"/>
        </w:pPr>
        <w:r>
          <w:fldChar w:fldCharType="begin"/>
        </w:r>
        <w:r>
          <w:instrText xml:space="preserve"> PAGE   \* MERGEFORMAT </w:instrText>
        </w:r>
        <w:r>
          <w:fldChar w:fldCharType="separate"/>
        </w:r>
        <w:r w:rsidR="00DF4F17">
          <w:rPr>
            <w:noProof/>
          </w:rPr>
          <w:t>134</w:t>
        </w:r>
        <w:r>
          <w:rPr>
            <w:noProof/>
          </w:rPr>
          <w:fldChar w:fldCharType="end"/>
        </w:r>
      </w:p>
    </w:sdtContent>
  </w:sdt>
  <w:p w:rsidR="00071FE1" w:rsidRDefault="00071F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071FE1" w:rsidRDefault="00071FE1">
        <w:pPr>
          <w:pStyle w:val="Footer"/>
          <w:jc w:val="center"/>
        </w:pPr>
        <w:r>
          <w:fldChar w:fldCharType="begin"/>
        </w:r>
        <w:r>
          <w:instrText xml:space="preserve"> PAGE   \* MERGEFORMAT </w:instrText>
        </w:r>
        <w:r>
          <w:fldChar w:fldCharType="separate"/>
        </w:r>
        <w:r w:rsidR="00DF4F17">
          <w:rPr>
            <w:noProof/>
          </w:rPr>
          <w:t>177</w:t>
        </w:r>
        <w:r>
          <w:rPr>
            <w:noProof/>
          </w:rPr>
          <w:fldChar w:fldCharType="end"/>
        </w:r>
      </w:p>
    </w:sdtContent>
  </w:sdt>
  <w:p w:rsidR="00071FE1" w:rsidRDefault="00071FE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071FE1" w:rsidRDefault="00071FE1">
        <w:pPr>
          <w:pStyle w:val="Footer"/>
          <w:jc w:val="center"/>
        </w:pPr>
        <w:r>
          <w:fldChar w:fldCharType="begin"/>
        </w:r>
        <w:r>
          <w:instrText xml:space="preserve"> PAGE   \* MERGEFORMAT </w:instrText>
        </w:r>
        <w:r>
          <w:fldChar w:fldCharType="separate"/>
        </w:r>
        <w:r w:rsidR="00DF4F17">
          <w:rPr>
            <w:noProof/>
          </w:rPr>
          <w:t>202</w:t>
        </w:r>
        <w:r>
          <w:rPr>
            <w:noProof/>
          </w:rPr>
          <w:fldChar w:fldCharType="end"/>
        </w:r>
      </w:p>
    </w:sdtContent>
  </w:sdt>
  <w:p w:rsidR="00071FE1" w:rsidRDefault="00071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CB1" w:rsidRDefault="00A13CB1" w:rsidP="0063122C">
      <w:pPr>
        <w:spacing w:after="0" w:line="240" w:lineRule="auto"/>
      </w:pPr>
      <w:r>
        <w:separator/>
      </w:r>
    </w:p>
  </w:footnote>
  <w:footnote w:type="continuationSeparator" w:id="0">
    <w:p w:rsidR="00A13CB1" w:rsidRDefault="00A13CB1"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071FE1" w:rsidRDefault="00071FE1">
        <w:pPr>
          <w:pStyle w:val="Header"/>
          <w:jc w:val="right"/>
        </w:pPr>
        <w:r>
          <w:fldChar w:fldCharType="begin"/>
        </w:r>
        <w:r>
          <w:instrText xml:space="preserve"> PAGE   \* MERGEFORMAT </w:instrText>
        </w:r>
        <w:r>
          <w:fldChar w:fldCharType="separate"/>
        </w:r>
        <w:r w:rsidR="00C329B9">
          <w:rPr>
            <w:noProof/>
          </w:rPr>
          <w:t>94</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jc w:val="right"/>
    </w:pPr>
  </w:p>
  <w:p w:rsidR="00071FE1" w:rsidRDefault="00071FE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jc w:val="right"/>
    </w:pPr>
  </w:p>
  <w:p w:rsidR="00071FE1" w:rsidRDefault="00071FE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jc w:val="right"/>
    </w:pPr>
  </w:p>
  <w:p w:rsidR="00071FE1" w:rsidRDefault="00071FE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jc w:val="right"/>
    </w:pPr>
  </w:p>
  <w:p w:rsidR="00071FE1" w:rsidRDefault="00071FE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FE1" w:rsidRDefault="00071F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60465"/>
    <w:rsid w:val="00062054"/>
    <w:rsid w:val="000662AE"/>
    <w:rsid w:val="00066708"/>
    <w:rsid w:val="000671A3"/>
    <w:rsid w:val="000702C7"/>
    <w:rsid w:val="00071FE1"/>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D6E"/>
    <w:rsid w:val="0019554C"/>
    <w:rsid w:val="001955DE"/>
    <w:rsid w:val="001A0D37"/>
    <w:rsid w:val="001A175A"/>
    <w:rsid w:val="001A3162"/>
    <w:rsid w:val="001A5598"/>
    <w:rsid w:val="001A6734"/>
    <w:rsid w:val="001B0F4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1810"/>
    <w:rsid w:val="002B2C6A"/>
    <w:rsid w:val="002B4C33"/>
    <w:rsid w:val="002B792D"/>
    <w:rsid w:val="002C3336"/>
    <w:rsid w:val="002C4278"/>
    <w:rsid w:val="002C4C24"/>
    <w:rsid w:val="002C4ED0"/>
    <w:rsid w:val="002C6F57"/>
    <w:rsid w:val="002D5704"/>
    <w:rsid w:val="002D645B"/>
    <w:rsid w:val="002D782C"/>
    <w:rsid w:val="002E0775"/>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04A4D"/>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3CB1"/>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9D3"/>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29B9"/>
    <w:rsid w:val="00C35033"/>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E79BA"/>
    <w:rsid w:val="00DF2AB2"/>
    <w:rsid w:val="00DF4F17"/>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hyperlink" Target="http://repository.potensi-utama.ac.id/jspui/bitstream/123456789/2990/6/BAB%20II.pdf" TargetMode="Externa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hyperlink" Target="http://weekly.cnbnews.com/news/article.html?no=124000" TargetMode="Externa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eader" Target="header7.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5.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fontTable" Target="fontTable.xm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theme" Target="theme/theme1.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oter" Target="footer4.xml"/><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7.jpe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hyperlink" Target="mailto:harisanwar129@gmail.com" TargetMode="External"/><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29B55-FF93-438C-A22B-C9E378022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1</TotalTime>
  <Pages>344</Pages>
  <Words>47850</Words>
  <Characters>272748</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6</cp:revision>
  <cp:lastPrinted>2021-05-21T03:30:00Z</cp:lastPrinted>
  <dcterms:created xsi:type="dcterms:W3CDTF">2021-06-13T11:46:00Z</dcterms:created>
  <dcterms:modified xsi:type="dcterms:W3CDTF">2021-06-2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